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97EC2A" w14:textId="56890172" w:rsidR="002A63F2" w:rsidRPr="00051DC0" w:rsidRDefault="00785601"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On the prediction-inference dilemma in biomedicine</w:t>
      </w:r>
    </w:p>
    <w:p w14:paraId="33446F8F" w14:textId="77777777" w:rsidR="00041BE0" w:rsidRPr="00051DC0" w:rsidRDefault="00041BE0" w:rsidP="00041BE0">
      <w:pPr>
        <w:jc w:val="center"/>
        <w:rPr>
          <w:rFonts w:ascii="Calibri" w:hAnsi="Calibri"/>
          <w:b/>
          <w:color w:val="000000" w:themeColor="text1"/>
          <w:sz w:val="32"/>
          <w:szCs w:val="32"/>
          <w:lang w:val="en-US"/>
        </w:rPr>
      </w:pPr>
    </w:p>
    <w:p w14:paraId="373B487D" w14:textId="5D9A3A20" w:rsidR="007E55C6" w:rsidRPr="00785601" w:rsidRDefault="007E55C6" w:rsidP="002D2052">
      <w:pPr>
        <w:tabs>
          <w:tab w:val="left" w:pos="7513"/>
        </w:tabs>
        <w:jc w:val="center"/>
        <w:rPr>
          <w:rFonts w:ascii="Calibri" w:hAnsi="Calibri"/>
          <w:b/>
          <w:color w:val="000000" w:themeColor="text1"/>
        </w:rPr>
      </w:pPr>
      <w:r w:rsidRPr="00785601">
        <w:rPr>
          <w:rFonts w:ascii="Calibri" w:hAnsi="Calibri"/>
          <w:color w:val="000000" w:themeColor="text1"/>
        </w:rPr>
        <w:t>Danilo Bzdok</w:t>
      </w:r>
      <w:r w:rsidRPr="00785601">
        <w:rPr>
          <w:rFonts w:ascii="Calibri" w:hAnsi="Calibri"/>
          <w:color w:val="000000" w:themeColor="text1"/>
          <w:vertAlign w:val="superscript"/>
        </w:rPr>
        <w:t>1,2,</w:t>
      </w:r>
      <w:proofErr w:type="gramStart"/>
      <w:r w:rsidRPr="00785601">
        <w:rPr>
          <w:rFonts w:ascii="Calibri" w:hAnsi="Calibri"/>
          <w:color w:val="000000" w:themeColor="text1"/>
          <w:vertAlign w:val="superscript"/>
        </w:rPr>
        <w:t>3,*</w:t>
      </w:r>
      <w:proofErr w:type="gramEnd"/>
      <w:r w:rsidR="00785601" w:rsidRPr="00785601">
        <w:rPr>
          <w:rFonts w:ascii="Calibri" w:hAnsi="Calibri"/>
          <w:color w:val="000000" w:themeColor="text1"/>
        </w:rPr>
        <w:t xml:space="preserve"> Denis Engemann</w:t>
      </w:r>
      <w:r w:rsidR="00785601" w:rsidRPr="00785601">
        <w:rPr>
          <w:rFonts w:ascii="Calibri" w:hAnsi="Calibri"/>
          <w:color w:val="000000" w:themeColor="text1"/>
          <w:vertAlign w:val="superscript"/>
        </w:rPr>
        <w:t>3</w:t>
      </w:r>
      <w:r w:rsidR="00785601" w:rsidRPr="00785601">
        <w:rPr>
          <w:rFonts w:ascii="Calibri" w:hAnsi="Calibri"/>
          <w:color w:val="000000" w:themeColor="text1"/>
        </w:rPr>
        <w:t>, Olivier</w:t>
      </w:r>
      <w:r w:rsidR="00785601">
        <w:rPr>
          <w:rFonts w:ascii="Calibri" w:hAnsi="Calibri"/>
          <w:color w:val="000000" w:themeColor="text1"/>
        </w:rPr>
        <w:t xml:space="preserve"> </w:t>
      </w:r>
      <w:r w:rsidR="00406FE3">
        <w:rPr>
          <w:rFonts w:ascii="Calibri" w:hAnsi="Calibri"/>
          <w:color w:val="000000" w:themeColor="text1"/>
        </w:rPr>
        <w:t>Gri</w:t>
      </w:r>
      <w:r w:rsidR="00785601" w:rsidRPr="00785601">
        <w:rPr>
          <w:rFonts w:ascii="Calibri" w:hAnsi="Calibri"/>
          <w:color w:val="000000" w:themeColor="text1"/>
        </w:rPr>
        <w:t>sel</w:t>
      </w:r>
      <w:r w:rsidR="00785601" w:rsidRPr="00785601">
        <w:rPr>
          <w:rFonts w:ascii="Calibri" w:hAnsi="Calibri"/>
          <w:color w:val="000000" w:themeColor="text1"/>
          <w:vertAlign w:val="superscript"/>
        </w:rPr>
        <w:t>3</w:t>
      </w:r>
      <w:r w:rsidR="00785601">
        <w:rPr>
          <w:rFonts w:ascii="Calibri" w:hAnsi="Calibri"/>
          <w:color w:val="000000" w:themeColor="text1"/>
        </w:rPr>
        <w:t xml:space="preserve">, </w:t>
      </w:r>
      <w:r w:rsidR="00785601" w:rsidRPr="00785601">
        <w:rPr>
          <w:rFonts w:ascii="Calibri" w:hAnsi="Calibri"/>
          <w:color w:val="000000" w:themeColor="text1"/>
        </w:rPr>
        <w:t>Gaël Varoquaux</w:t>
      </w:r>
      <w:r w:rsidR="00785601" w:rsidRPr="00785601">
        <w:rPr>
          <w:rFonts w:ascii="Calibri" w:hAnsi="Calibri"/>
          <w:color w:val="000000" w:themeColor="text1"/>
          <w:vertAlign w:val="superscript"/>
        </w:rPr>
        <w:t>3</w:t>
      </w:r>
      <w:r w:rsidR="00785601" w:rsidRPr="00785601">
        <w:rPr>
          <w:rFonts w:ascii="Calibri" w:hAnsi="Calibri"/>
          <w:color w:val="000000" w:themeColor="text1"/>
        </w:rPr>
        <w:t>, Bertrand Thirion</w:t>
      </w:r>
      <w:r w:rsidR="00785601" w:rsidRPr="00785601">
        <w:rPr>
          <w:rFonts w:ascii="Calibri" w:hAnsi="Calibri"/>
          <w:color w:val="000000" w:themeColor="text1"/>
          <w:vertAlign w:val="superscript"/>
        </w:rPr>
        <w:t>3</w:t>
      </w:r>
    </w:p>
    <w:p w14:paraId="7858B946" w14:textId="77777777" w:rsidR="007E55C6" w:rsidRPr="00785601" w:rsidRDefault="007E55C6" w:rsidP="007E55C6">
      <w:pPr>
        <w:rPr>
          <w:rFonts w:ascii="Calibri" w:eastAsia="Times New Roman" w:hAnsi="Calibri" w:cs="Arial"/>
          <w:color w:val="000000" w:themeColor="text1"/>
          <w:sz w:val="16"/>
          <w:szCs w:val="16"/>
        </w:rPr>
      </w:pPr>
    </w:p>
    <w:p w14:paraId="7EC8B8C6" w14:textId="77777777" w:rsidR="007E55C6" w:rsidRPr="00785601"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4420AB"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4420AB">
        <w:rPr>
          <w:rFonts w:ascii="Calibri" w:hAnsi="Calibri"/>
          <w:color w:val="000000" w:themeColor="text1"/>
        </w:rPr>
        <w:t>52074 Aachen</w:t>
      </w:r>
    </w:p>
    <w:p w14:paraId="3932B480" w14:textId="33A6EEB7" w:rsidR="007E55C6" w:rsidRPr="004420AB" w:rsidRDefault="007E55C6" w:rsidP="007E55C6">
      <w:pPr>
        <w:ind w:left="2124"/>
        <w:rPr>
          <w:rFonts w:ascii="Calibri" w:hAnsi="Calibri"/>
          <w:color w:val="000000" w:themeColor="text1"/>
        </w:rPr>
      </w:pPr>
      <w:r w:rsidRPr="004420AB">
        <w:rPr>
          <w:rFonts w:ascii="Calibri" w:hAnsi="Calibri"/>
          <w:color w:val="000000" w:themeColor="text1"/>
        </w:rPr>
        <w:t xml:space="preserve">    </w:t>
      </w:r>
      <w:r w:rsidR="00BF3A44" w:rsidRPr="004420AB">
        <w:rPr>
          <w:rFonts w:ascii="Calibri" w:hAnsi="Calibri"/>
          <w:color w:val="000000" w:themeColor="text1"/>
        </w:rPr>
        <w:t xml:space="preserve"> </w:t>
      </w:r>
      <w:r w:rsidRPr="004420AB">
        <w:rPr>
          <w:rFonts w:ascii="Calibri" w:hAnsi="Calibri"/>
          <w:color w:val="000000" w:themeColor="text1"/>
        </w:rPr>
        <w:t>GERMANY</w:t>
      </w:r>
    </w:p>
    <w:p w14:paraId="694353AF" w14:textId="77777777" w:rsidR="007E55C6" w:rsidRPr="004420AB" w:rsidRDefault="007E55C6" w:rsidP="007E55C6">
      <w:pPr>
        <w:rPr>
          <w:rFonts w:ascii="Calibri" w:hAnsi="Calibri"/>
          <w:color w:val="000000" w:themeColor="text1"/>
        </w:rPr>
      </w:pPr>
    </w:p>
    <w:p w14:paraId="69439021" w14:textId="77777777" w:rsidR="00500CCC" w:rsidRPr="004420AB" w:rsidRDefault="00500CCC" w:rsidP="007E55C6">
      <w:pPr>
        <w:rPr>
          <w:rFonts w:ascii="Calibri" w:hAnsi="Calibri"/>
          <w:color w:val="000000" w:themeColor="text1"/>
        </w:rPr>
      </w:pPr>
    </w:p>
    <w:p w14:paraId="1159FAB3" w14:textId="77777777" w:rsidR="00500CCC" w:rsidRPr="004420AB"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4420AB">
        <w:rPr>
          <w:rFonts w:asciiTheme="minorHAnsi" w:hAnsiTheme="minorHAnsi" w:cs="Times New Roman"/>
          <w:color w:val="000000" w:themeColor="text1"/>
          <w:sz w:val="24"/>
          <w:szCs w:val="24"/>
          <w:lang w:val="de-DE"/>
        </w:rPr>
        <w:br w:type="column"/>
      </w:r>
      <w:r w:rsidR="002E7BB9" w:rsidRPr="00051DC0">
        <w:rPr>
          <w:rFonts w:ascii="Calibri" w:hAnsi="Calibri" w:cs="Times New Roman"/>
          <w:color w:val="000000" w:themeColor="text1"/>
          <w:sz w:val="24"/>
          <w:szCs w:val="24"/>
        </w:rPr>
        <w:lastRenderedPageBreak/>
        <w:t>Abstract</w:t>
      </w:r>
    </w:p>
    <w:p w14:paraId="78AC9C9F" w14:textId="404A7A57" w:rsidR="009069EA" w:rsidRPr="00051DC0" w:rsidRDefault="00FC7224" w:rsidP="00791AAE">
      <w:pPr>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achievements of </w:t>
      </w:r>
      <w:r w:rsidR="00103080">
        <w:rPr>
          <w:rFonts w:ascii="Calibri" w:hAnsi="Calibri"/>
          <w:color w:val="000000" w:themeColor="text1"/>
          <w:lang w:val="en-US"/>
        </w:rPr>
        <w:t>empirical</w:t>
      </w:r>
      <w:r w:rsidR="00AA3616">
        <w:rPr>
          <w:rFonts w:ascii="Calibri" w:hAnsi="Calibri"/>
          <w:color w:val="000000" w:themeColor="text1"/>
          <w:lang w:val="en-US"/>
        </w:rPr>
        <w:t xml:space="preserve"> research and </w:t>
      </w:r>
      <w:r w:rsidR="00F74868">
        <w:rPr>
          <w:rFonts w:ascii="Calibri" w:hAnsi="Calibri"/>
          <w:color w:val="000000" w:themeColor="text1"/>
          <w:lang w:val="en-US"/>
        </w:rPr>
        <w:t>evidence-based medicine in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t>
      </w:r>
      <w:proofErr w:type="gramStart"/>
      <w:r w:rsidR="00F74868">
        <w:rPr>
          <w:rFonts w:ascii="Calibri" w:hAnsi="Calibri"/>
          <w:color w:val="000000" w:themeColor="text1"/>
          <w:lang w:val="en-US"/>
        </w:rPr>
        <w:t>were</w:t>
      </w:r>
      <w:proofErr w:type="gramEnd"/>
      <w:r w:rsidR="00F74868">
        <w:rPr>
          <w:rFonts w:ascii="Calibri" w:hAnsi="Calibri"/>
          <w:color w:val="000000" w:themeColor="text1"/>
          <w:lang w:val="en-US"/>
        </w:rPr>
        <w:t xml:space="preserv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In the 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42757">
        <w:rPr>
          <w:rFonts w:ascii="Calibri" w:hAnsi="Calibri"/>
          <w:color w:val="000000" w:themeColor="text1"/>
          <w:lang w:val="en-US"/>
        </w:rPr>
        <w:t>growing</w:t>
      </w:r>
      <w:r w:rsidR="009C6835">
        <w:rPr>
          <w:rFonts w:ascii="Calibri" w:hAnsi="Calibri"/>
          <w:color w:val="000000" w:themeColor="text1"/>
          <w:lang w:val="en-US"/>
        </w:rPr>
        <w:t xml:space="preserve"> ambition</w:t>
      </w:r>
      <w:r w:rsidR="00FB26B9">
        <w:rPr>
          <w:rFonts w:ascii="Calibri" w:hAnsi="Calibri"/>
          <w:color w:val="000000" w:themeColor="text1"/>
          <w:lang w:val="en-US"/>
        </w:rPr>
        <w:t>s</w:t>
      </w:r>
      <w:r w:rsidR="009C6835">
        <w:rPr>
          <w:rFonts w:ascii="Calibri" w:hAnsi="Calibri"/>
          <w:color w:val="000000" w:themeColor="text1"/>
          <w:lang w:val="en-US"/>
        </w:rPr>
        <w:t xml:space="preserve"> towards precision medicine </w:t>
      </w:r>
      <w:r w:rsidR="00FB26B9">
        <w:rPr>
          <w:rFonts w:ascii="Calibri" w:hAnsi="Calibri"/>
          <w:color w:val="000000" w:themeColor="text1"/>
          <w:lang w:val="en-US"/>
        </w:rPr>
        <w:t>put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on the single-</w:t>
      </w:r>
      <w:r w:rsidR="00021C5E">
        <w:rPr>
          <w:rFonts w:ascii="Calibri" w:hAnsi="Calibri"/>
          <w:color w:val="000000" w:themeColor="text1"/>
          <w:lang w:val="en-US"/>
        </w:rPr>
        <w:t>patient</w:t>
      </w:r>
      <w:r w:rsidR="00FB26B9">
        <w:rPr>
          <w:rFonts w:ascii="Calibri" w:hAnsi="Calibri"/>
          <w:color w:val="000000" w:themeColor="text1"/>
          <w:lang w:val="en-US"/>
        </w:rPr>
        <w:t xml:space="preserve"> level</w:t>
      </w:r>
      <w:r w:rsidR="009C6835">
        <w:rPr>
          <w:rFonts w:ascii="Calibri" w:hAnsi="Calibri"/>
          <w:color w:val="000000" w:themeColor="text1"/>
          <w:lang w:val="en-US"/>
        </w:rPr>
        <w:t>.</w:t>
      </w:r>
      <w:r w:rsidR="00FB26B9">
        <w:rPr>
          <w:rFonts w:ascii="Calibri" w:hAnsi="Calibri"/>
          <w:color w:val="000000" w:themeColor="text1"/>
          <w:lang w:val="en-US"/>
        </w:rPr>
        <w:t xml:space="preserve"> </w:t>
      </w:r>
      <w:r w:rsidR="006C7D12">
        <w:rPr>
          <w:rFonts w:ascii="Calibri" w:hAnsi="Calibri"/>
          <w:color w:val="000000" w:themeColor="text1"/>
          <w:lang w:val="en-US"/>
        </w:rPr>
        <w:t>This shift incur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021C5E">
        <w:rPr>
          <w:rFonts w:ascii="Calibri" w:hAnsi="Calibri"/>
          <w:color w:val="000000" w:themeColor="text1"/>
          <w:lang w:val="en-US"/>
        </w:rPr>
        <w:t>tools to draw</w:t>
      </w:r>
      <w:r w:rsidR="00A448F0">
        <w:rPr>
          <w:rFonts w:ascii="Calibri" w:hAnsi="Calibri"/>
          <w:color w:val="000000" w:themeColor="text1"/>
          <w:lang w:val="en-US"/>
        </w:rPr>
        <w:t xml:space="preserve"> </w:t>
      </w:r>
      <w:r w:rsidR="00021C5E">
        <w:rPr>
          <w:rFonts w:ascii="Calibri" w:hAnsi="Calibri"/>
          <w:color w:val="000000" w:themeColor="text1"/>
          <w:lang w:val="en-US"/>
        </w:rPr>
        <w:t xml:space="preserve">statistical inference on the </w:t>
      </w:r>
      <w:r w:rsidR="00B3416A">
        <w:rPr>
          <w:rFonts w:ascii="Calibri" w:hAnsi="Calibri"/>
          <w:color w:val="000000" w:themeColor="text1"/>
          <w:lang w:val="en-US"/>
        </w:rPr>
        <w:t>broader</w:t>
      </w:r>
      <w:r w:rsidR="00021C5E">
        <w:rPr>
          <w:rFonts w:ascii="Calibri" w:hAnsi="Calibri"/>
          <w:color w:val="000000" w:themeColor="text1"/>
          <w:lang w:val="en-US"/>
        </w:rPr>
        <w:t xml:space="preserve"> population </w:t>
      </w:r>
      <w:r w:rsidR="00A448F0">
        <w:rPr>
          <w:rFonts w:ascii="Calibri" w:hAnsi="Calibri"/>
          <w:color w:val="000000" w:themeColor="text1"/>
          <w:lang w:val="en-US"/>
        </w:rPr>
        <w:t xml:space="preserve">and </w:t>
      </w:r>
      <w:r w:rsidR="00CC6A0C">
        <w:rPr>
          <w:rFonts w:ascii="Calibri" w:hAnsi="Calibri"/>
          <w:color w:val="000000" w:themeColor="text1"/>
          <w:lang w:val="en-US"/>
        </w:rPr>
        <w:t xml:space="preserve">emerging </w:t>
      </w:r>
      <w:r w:rsidR="00021C5E">
        <w:rPr>
          <w:rFonts w:ascii="Calibri" w:hAnsi="Calibri"/>
          <w:color w:val="000000" w:themeColor="text1"/>
          <w:lang w:val="en-US"/>
        </w:rPr>
        <w:t xml:space="preserve">machine-learning tools to achieve accurate </w:t>
      </w:r>
      <w:r w:rsidR="002E020E">
        <w:rPr>
          <w:rFonts w:ascii="Calibri" w:hAnsi="Calibri"/>
          <w:color w:val="000000" w:themeColor="text1"/>
          <w:lang w:val="en-US"/>
        </w:rPr>
        <w:t xml:space="preserve">future </w:t>
      </w:r>
      <w:r w:rsidR="00021C5E">
        <w:rPr>
          <w:rFonts w:ascii="Calibri" w:hAnsi="Calibri"/>
          <w:color w:val="000000" w:themeColor="text1"/>
          <w:lang w:val="en-US"/>
        </w:rPr>
        <w:t xml:space="preserve">predictions </w:t>
      </w:r>
      <w:r w:rsidR="00B3416A">
        <w:rPr>
          <w:rFonts w:ascii="Calibri" w:hAnsi="Calibri"/>
          <w:color w:val="000000" w:themeColor="text1"/>
          <w:lang w:val="en-US"/>
        </w:rPr>
        <w:t>for</w:t>
      </w:r>
      <w:r w:rsidR="00021C5E">
        <w:rPr>
          <w:rFonts w:ascii="Calibri" w:hAnsi="Calibri"/>
          <w:color w:val="000000" w:themeColor="text1"/>
          <w:lang w:val="en-US"/>
        </w:rPr>
        <w:t xml:space="preserve"> </w:t>
      </w:r>
      <w:proofErr w:type="gramStart"/>
      <w:r w:rsidR="00103080">
        <w:rPr>
          <w:rFonts w:ascii="Calibri" w:hAnsi="Calibri"/>
          <w:color w:val="000000" w:themeColor="text1"/>
          <w:lang w:val="en-US"/>
        </w:rPr>
        <w:t xml:space="preserve">particular </w:t>
      </w:r>
      <w:r w:rsidR="00021C5E">
        <w:rPr>
          <w:rFonts w:ascii="Calibri" w:hAnsi="Calibri"/>
          <w:color w:val="000000" w:themeColor="text1"/>
          <w:lang w:val="en-US"/>
        </w:rPr>
        <w:t>individuals</w:t>
      </w:r>
      <w:proofErr w:type="gramEnd"/>
      <w:r w:rsidR="00021C5E">
        <w:rPr>
          <w:rFonts w:ascii="Calibri" w:hAnsi="Calibri"/>
          <w:color w:val="000000" w:themeColor="text1"/>
          <w:lang w:val="en-US"/>
        </w:rPr>
        <w:t xml:space="preserve">. Here, </w:t>
      </w:r>
      <w:r w:rsidR="00CC6A0C">
        <w:rPr>
          <w:rFonts w:ascii="Calibri" w:hAnsi="Calibri"/>
          <w:color w:val="000000" w:themeColor="text1"/>
          <w:lang w:val="en-US"/>
        </w:rPr>
        <w:t>we provide a</w:t>
      </w:r>
      <w:r w:rsidR="002E020E">
        <w:rPr>
          <w:rFonts w:ascii="Calibri" w:hAnsi="Calibri"/>
          <w:color w:val="000000" w:themeColor="text1"/>
          <w:lang w:val="en-US"/>
        </w:rPr>
        <w:t>n</w:t>
      </w:r>
      <w:r w:rsidR="00CC6A0C">
        <w:rPr>
          <w:rFonts w:ascii="Calibri" w:hAnsi="Calibri"/>
          <w:color w:val="000000" w:themeColor="text1"/>
          <w:lang w:val="en-US"/>
        </w:rPr>
        <w:t xml:space="preserve"> </w:t>
      </w:r>
      <w:r w:rsidR="002E020E">
        <w:rPr>
          <w:rFonts w:ascii="Calibri" w:hAnsi="Calibri"/>
          <w:color w:val="000000" w:themeColor="text1"/>
          <w:lang w:val="en-US"/>
        </w:rPr>
        <w:t xml:space="preserve">explicit </w:t>
      </w:r>
      <w:r w:rsidR="00CE690A">
        <w:rPr>
          <w:rFonts w:ascii="Calibri" w:hAnsi="Calibri"/>
          <w:color w:val="000000" w:themeColor="text1"/>
          <w:lang w:val="en-US"/>
        </w:rPr>
        <w:t>comparison between clas</w:t>
      </w:r>
      <w:r w:rsidR="002F6AE6">
        <w:rPr>
          <w:rFonts w:ascii="Calibri" w:hAnsi="Calibri"/>
          <w:color w:val="000000" w:themeColor="text1"/>
          <w:lang w:val="en-US"/>
        </w:rPr>
        <w:t>sical linear regression</w:t>
      </w:r>
      <w:r w:rsidR="002E020E">
        <w:rPr>
          <w:rFonts w:ascii="Calibri" w:hAnsi="Calibri"/>
          <w:color w:val="000000" w:themeColor="text1"/>
          <w:lang w:val="en-US"/>
        </w:rPr>
        <w:t xml:space="preserve"> </w:t>
      </w:r>
      <w:r w:rsidR="00F56CA2">
        <w:rPr>
          <w:rFonts w:ascii="Calibri" w:hAnsi="Calibri"/>
          <w:color w:val="000000" w:themeColor="text1"/>
          <w:lang w:val="en-US"/>
        </w:rPr>
        <w:t>that identifies</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factors and </w:t>
      </w:r>
      <w:r w:rsidR="002E020E">
        <w:rPr>
          <w:rFonts w:ascii="Calibri" w:hAnsi="Calibri"/>
          <w:color w:val="000000" w:themeColor="text1"/>
          <w:lang w:val="en-US"/>
        </w:rPr>
        <w:t>learning algorithms</w:t>
      </w:r>
      <w:r w:rsidR="0066475C">
        <w:rPr>
          <w:rFonts w:ascii="Calibri" w:hAnsi="Calibri"/>
          <w:color w:val="000000" w:themeColor="text1"/>
          <w:lang w:val="en-US"/>
        </w:rPr>
        <w:t xml:space="preserve"> </w:t>
      </w:r>
      <w:r w:rsidR="002E020E">
        <w:rPr>
          <w:rFonts w:ascii="Calibri" w:hAnsi="Calibri"/>
          <w:color w:val="000000" w:themeColor="text1"/>
          <w:lang w:val="en-US"/>
        </w:rPr>
        <w:t>that automatically select</w:t>
      </w:r>
      <w:r w:rsidR="0066475C">
        <w:rPr>
          <w:rFonts w:ascii="Calibri" w:hAnsi="Calibri"/>
          <w:color w:val="000000" w:themeColor="text1"/>
          <w:lang w:val="en-US"/>
        </w:rPr>
        <w:t xml:space="preserve"> predictive measures.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C965F4">
        <w:rPr>
          <w:rFonts w:ascii="Calibri" w:hAnsi="Calibri"/>
          <w:color w:val="000000" w:themeColor="text1"/>
          <w:lang w:val="en-US"/>
        </w:rPr>
        <w:t>widespread</w:t>
      </w:r>
      <w:r w:rsidR="00C16E7E">
        <w:rPr>
          <w:rFonts w:ascii="Calibri" w:hAnsi="Calibri"/>
          <w:color w:val="000000" w:themeColor="text1"/>
          <w:lang w:val="en-US"/>
        </w:rPr>
        <w:t xml:space="preserve"> medical datasets, we quantitatively characterized </w:t>
      </w:r>
      <w:r w:rsidR="00103080">
        <w:rPr>
          <w:rFonts w:ascii="Calibri" w:hAnsi="Calibri"/>
          <w:color w:val="000000" w:themeColor="text1"/>
          <w:lang w:val="en-US"/>
        </w:rPr>
        <w:t xml:space="preserve">instances </w:t>
      </w:r>
      <w:r w:rsidR="00C965F4">
        <w:rPr>
          <w:rFonts w:ascii="Calibri" w:hAnsi="Calibri"/>
          <w:color w:val="000000" w:themeColor="text1"/>
          <w:lang w:val="en-US"/>
        </w:rPr>
        <w:t xml:space="preserve">when </w:t>
      </w:r>
      <w:r w:rsidR="002E020E">
        <w:rPr>
          <w:rFonts w:ascii="Calibri" w:hAnsi="Calibri"/>
          <w:color w:val="000000" w:themeColor="text1"/>
          <w:lang w:val="en-US"/>
        </w:rPr>
        <w:t>inference and prediction</w:t>
      </w:r>
      <w:r w:rsidR="00875ADF">
        <w:rPr>
          <w:rFonts w:ascii="Calibri" w:hAnsi="Calibri"/>
          <w:color w:val="000000" w:themeColor="text1"/>
          <w:lang w:val="en-US"/>
        </w:rPr>
        <w:t xml:space="preserve"> agree and disagree. While both </w:t>
      </w:r>
      <w:r w:rsidR="00F56CA2">
        <w:rPr>
          <w:rFonts w:ascii="Calibri" w:hAnsi="Calibri"/>
          <w:color w:val="000000" w:themeColor="text1"/>
          <w:lang w:val="en-US"/>
        </w:rPr>
        <w:t>approaches</w:t>
      </w:r>
      <w:r w:rsidR="00875ADF">
        <w:rPr>
          <w:rFonts w:ascii="Calibri" w:hAnsi="Calibri"/>
          <w:color w:val="000000" w:themeColor="text1"/>
          <w:lang w:val="en-US"/>
        </w:rPr>
        <w:t xml:space="preserve"> </w:t>
      </w:r>
      <w:r w:rsidR="00F56CA2">
        <w:rPr>
          <w:rFonts w:ascii="Calibri" w:hAnsi="Calibri"/>
          <w:color w:val="000000" w:themeColor="text1"/>
          <w:lang w:val="en-US"/>
        </w:rPr>
        <w:t xml:space="preserve">to defining </w:t>
      </w:r>
      <w:r w:rsidR="00875ADF">
        <w:rPr>
          <w:rFonts w:ascii="Calibri" w:hAnsi="Calibri"/>
          <w:color w:val="000000" w:themeColor="text1"/>
          <w:lang w:val="en-US"/>
        </w:rPr>
        <w:t xml:space="preserve">importance in empirical science often </w:t>
      </w:r>
      <w:r w:rsidR="00103080">
        <w:rPr>
          <w:rFonts w:ascii="Calibri" w:hAnsi="Calibri"/>
          <w:color w:val="000000" w:themeColor="text1"/>
          <w:lang w:val="en-US"/>
        </w:rPr>
        <w:t>allowed for</w:t>
      </w:r>
      <w:r w:rsidR="00875ADF">
        <w:rPr>
          <w:rFonts w:ascii="Calibri" w:hAnsi="Calibri"/>
          <w:color w:val="000000" w:themeColor="text1"/>
          <w:lang w:val="en-US"/>
        </w:rPr>
        <w:t xml:space="preserve"> similar conclusions, we describe divergence</w:t>
      </w:r>
      <w:r w:rsidR="00A02108">
        <w:rPr>
          <w:rFonts w:ascii="Calibri" w:hAnsi="Calibri"/>
          <w:color w:val="000000" w:themeColor="text1"/>
          <w:lang w:val="en-US"/>
        </w:rPr>
        <w:t xml:space="preserve"> </w:t>
      </w:r>
      <w:r w:rsidR="006763AE">
        <w:rPr>
          <w:rFonts w:ascii="Calibri" w:hAnsi="Calibri"/>
          <w:color w:val="000000" w:themeColor="text1"/>
          <w:lang w:val="en-US"/>
        </w:rPr>
        <w:t>i</w:t>
      </w:r>
      <w:r w:rsidR="00875ADF">
        <w:rPr>
          <w:rFonts w:ascii="Calibri" w:hAnsi="Calibri"/>
          <w:color w:val="000000" w:themeColor="text1"/>
          <w:lang w:val="en-US"/>
        </w:rPr>
        <w:t xml:space="preserve">n </w:t>
      </w:r>
      <w:proofErr w:type="gramStart"/>
      <w:r w:rsidR="00875ADF">
        <w:rPr>
          <w:rFonts w:ascii="Calibri" w:hAnsi="Calibri"/>
          <w:color w:val="000000" w:themeColor="text1"/>
          <w:lang w:val="en-US"/>
        </w:rPr>
        <w:t>a n</w:t>
      </w:r>
      <w:r w:rsidR="00A02108">
        <w:rPr>
          <w:rFonts w:ascii="Calibri" w:hAnsi="Calibri"/>
          <w:color w:val="000000" w:themeColor="text1"/>
          <w:lang w:val="en-US"/>
        </w:rPr>
        <w:t>umber of</w:t>
      </w:r>
      <w:proofErr w:type="gramEnd"/>
      <w:r w:rsidR="00A02108">
        <w:rPr>
          <w:rFonts w:ascii="Calibri" w:hAnsi="Calibri"/>
          <w:color w:val="000000" w:themeColor="text1"/>
          <w:lang w:val="en-US"/>
        </w:rPr>
        <w:t xml:space="preserve">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variables can turn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reach rigorous conclusions from data will be a prerequisite for generating </w:t>
      </w:r>
      <w:r w:rsidR="0063479B">
        <w:rPr>
          <w:rFonts w:ascii="Calibri" w:hAnsi="Calibri"/>
          <w:color w:val="000000" w:themeColor="text1"/>
          <w:lang w:val="en-US"/>
        </w:rPr>
        <w:t>biomedical knowledge that is reproducible and clinically exploitable.</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3FB16862" w14:textId="77777777" w:rsidR="002E7BB9" w:rsidRPr="00051DC0" w:rsidRDefault="002E7BB9" w:rsidP="00791AAE">
      <w:pPr>
        <w:contextualSpacing/>
        <w:jc w:val="both"/>
        <w:rPr>
          <w:rFonts w:ascii="Calibri" w:hAnsi="Calibri"/>
          <w:color w:val="000000" w:themeColor="text1"/>
          <w:lang w:val="en-US"/>
        </w:rPr>
      </w:pPr>
    </w:p>
    <w:p w14:paraId="748453DB" w14:textId="77777777" w:rsidR="001103D4" w:rsidRPr="00051DC0" w:rsidRDefault="001103D4" w:rsidP="00791AAE">
      <w:pPr>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024BDFA2" w:rsidR="00A24F73" w:rsidRPr="00051DC0"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statistical significance | prediction</w:t>
      </w:r>
      <w:r w:rsidR="00823B09">
        <w:rPr>
          <w:rFonts w:ascii="Calibri" w:hAnsi="Calibri"/>
          <w:color w:val="000000" w:themeColor="text1"/>
          <w:lang w:val="en-US"/>
        </w:rPr>
        <w:t xml:space="preserve"> performance</w:t>
      </w:r>
      <w:r w:rsidR="003274AE" w:rsidRPr="003274AE">
        <w:rPr>
          <w:rFonts w:ascii="Calibri" w:hAnsi="Calibri"/>
          <w:color w:val="000000" w:themeColor="text1"/>
          <w:lang w:val="en-US"/>
        </w:rPr>
        <w:t xml:space="preserve"> | variable </w:t>
      </w:r>
      <w:r w:rsidR="003274AE">
        <w:rPr>
          <w:rFonts w:ascii="Calibri" w:hAnsi="Calibri"/>
          <w:color w:val="000000" w:themeColor="text1"/>
          <w:lang w:val="en-US"/>
        </w:rPr>
        <w:t xml:space="preserve">importance </w:t>
      </w: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2AFECB1E" w14:textId="71563863" w:rsidR="00C45BDC" w:rsidRPr="00051DC0" w:rsidRDefault="00864946"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Theme="minorHAnsi" w:hAnsiTheme="minorHAnsi" w:cs="Times New Roman"/>
          <w:color w:val="000000" w:themeColor="text1"/>
          <w:sz w:val="24"/>
          <w:szCs w:val="24"/>
        </w:rPr>
        <w:br w:type="column"/>
      </w:r>
      <w:r w:rsidR="00C45BDC" w:rsidRPr="00051DC0">
        <w:rPr>
          <w:rFonts w:ascii="Calibri" w:hAnsi="Calibri" w:cs="Times New Roman"/>
          <w:color w:val="000000" w:themeColor="text1"/>
          <w:sz w:val="24"/>
          <w:szCs w:val="24"/>
        </w:rPr>
        <w:lastRenderedPageBreak/>
        <w:t>Introduction</w:t>
      </w:r>
    </w:p>
    <w:p w14:paraId="53D04915" w14:textId="77777777" w:rsidR="00AD4BFB" w:rsidRDefault="00AD4BFB" w:rsidP="000A5874">
      <w:pPr>
        <w:contextualSpacing/>
        <w:jc w:val="both"/>
        <w:rPr>
          <w:rFonts w:ascii="Calibri" w:hAnsi="Calibri"/>
          <w:b/>
          <w:color w:val="000000" w:themeColor="text1"/>
          <w:lang w:val="en-US"/>
        </w:rPr>
      </w:pPr>
    </w:p>
    <w:p w14:paraId="3DD3F766" w14:textId="664DDAD0" w:rsidR="004E08BC" w:rsidRDefault="00AD4BFB" w:rsidP="000A5874">
      <w:pPr>
        <w:contextualSpacing/>
        <w:jc w:val="both"/>
        <w:rPr>
          <w:rFonts w:ascii="Calibri" w:hAnsi="Calibri"/>
          <w:b/>
          <w:color w:val="000000" w:themeColor="text1"/>
          <w:lang w:val="en-US"/>
        </w:rPr>
      </w:pPr>
      <w:r>
        <w:rPr>
          <w:rFonts w:ascii="Calibri" w:hAnsi="Calibri"/>
          <w:b/>
          <w:color w:val="000000" w:themeColor="text1"/>
          <w:lang w:val="en-US"/>
        </w:rPr>
        <w:t>Examples</w:t>
      </w:r>
    </w:p>
    <w:p w14:paraId="0C9558A8" w14:textId="6133608D" w:rsidR="00AD4BFB" w:rsidRDefault="00AD4BFB" w:rsidP="000A5874">
      <w:pPr>
        <w:contextualSpacing/>
        <w:jc w:val="both"/>
        <w:rPr>
          <w:rFonts w:ascii="Calibri" w:hAnsi="Calibri"/>
          <w:color w:val="000000" w:themeColor="text1"/>
          <w:lang w:val="en-US"/>
        </w:rPr>
      </w:pPr>
      <w:r w:rsidRPr="00AD4BFB">
        <w:rPr>
          <w:rFonts w:ascii="Calibri" w:hAnsi="Calibri"/>
          <w:color w:val="000000" w:themeColor="text1"/>
          <w:lang w:val="en-US"/>
        </w:rPr>
        <w:t>1)</w:t>
      </w:r>
      <w:r>
        <w:rPr>
          <w:rFonts w:ascii="Calibri" w:hAnsi="Calibri"/>
          <w:color w:val="000000" w:themeColor="text1"/>
          <w:lang w:val="en-US"/>
        </w:rPr>
        <w:t xml:space="preserve">blood test: </w:t>
      </w:r>
      <w:proofErr w:type="gramStart"/>
      <w:r>
        <w:rPr>
          <w:rFonts w:ascii="Calibri" w:hAnsi="Calibri"/>
          <w:color w:val="000000" w:themeColor="text1"/>
          <w:lang w:val="en-US"/>
        </w:rPr>
        <w:t>works ,but</w:t>
      </w:r>
      <w:proofErr w:type="gramEnd"/>
      <w:r>
        <w:rPr>
          <w:rFonts w:ascii="Calibri" w:hAnsi="Calibri"/>
          <w:color w:val="000000" w:themeColor="text1"/>
          <w:lang w:val="en-US"/>
        </w:rPr>
        <w:t xml:space="preserve"> not specific for the disease </w:t>
      </w:r>
    </w:p>
    <w:p w14:paraId="78909D91" w14:textId="77777777" w:rsidR="00AD4BFB" w:rsidRDefault="00AD4BFB" w:rsidP="000A5874">
      <w:pPr>
        <w:contextualSpacing/>
        <w:jc w:val="both"/>
        <w:rPr>
          <w:rFonts w:ascii="Calibri" w:hAnsi="Calibri"/>
          <w:color w:val="000000" w:themeColor="text1"/>
          <w:lang w:val="en-US"/>
        </w:rPr>
      </w:pPr>
    </w:p>
    <w:p w14:paraId="593BAB9C" w14:textId="4D332C55" w:rsidR="00AD4BFB" w:rsidRDefault="00AD4BFB" w:rsidP="000A5874">
      <w:pPr>
        <w:contextualSpacing/>
        <w:jc w:val="both"/>
        <w:rPr>
          <w:rFonts w:ascii="Calibri" w:hAnsi="Calibri"/>
          <w:color w:val="000000" w:themeColor="text1"/>
          <w:lang w:val="en-US"/>
        </w:rPr>
      </w:pPr>
      <w:r>
        <w:rPr>
          <w:rFonts w:ascii="Calibri" w:hAnsi="Calibri"/>
          <w:color w:val="000000" w:themeColor="text1"/>
          <w:lang w:val="en-US"/>
        </w:rPr>
        <w:t>2) advertisement on social media</w:t>
      </w:r>
    </w:p>
    <w:p w14:paraId="5EF9B5F1" w14:textId="77777777" w:rsidR="00AD4BFB" w:rsidRDefault="00AD4BFB" w:rsidP="000A5874">
      <w:pPr>
        <w:contextualSpacing/>
        <w:jc w:val="both"/>
        <w:rPr>
          <w:rFonts w:ascii="Calibri" w:hAnsi="Calibri"/>
          <w:color w:val="000000" w:themeColor="text1"/>
          <w:lang w:val="en-US"/>
        </w:rPr>
      </w:pPr>
    </w:p>
    <w:p w14:paraId="3F389890" w14:textId="7941A46D" w:rsidR="00AD4BFB" w:rsidRPr="00AD4BFB" w:rsidRDefault="00AD4BFB" w:rsidP="000A5874">
      <w:pPr>
        <w:contextualSpacing/>
        <w:jc w:val="both"/>
        <w:rPr>
          <w:rFonts w:ascii="Calibri" w:hAnsi="Calibri"/>
          <w:color w:val="000000" w:themeColor="text1"/>
          <w:lang w:val="en-US"/>
        </w:rPr>
      </w:pPr>
      <w:r>
        <w:rPr>
          <w:rFonts w:ascii="Calibri" w:hAnsi="Calibri"/>
          <w:color w:val="000000" w:themeColor="text1"/>
          <w:lang w:val="en-US"/>
        </w:rPr>
        <w:t>3) education and student ratings</w:t>
      </w:r>
    </w:p>
    <w:p w14:paraId="251462E9" w14:textId="77777777" w:rsidR="00AD4BFB" w:rsidRDefault="00AD4BFB" w:rsidP="000A5874">
      <w:pPr>
        <w:contextualSpacing/>
        <w:jc w:val="both"/>
        <w:rPr>
          <w:rFonts w:ascii="Calibri" w:hAnsi="Calibri"/>
          <w:b/>
          <w:color w:val="000000" w:themeColor="text1"/>
          <w:lang w:val="en-US"/>
        </w:rPr>
      </w:pPr>
    </w:p>
    <w:p w14:paraId="1A234A41" w14:textId="77777777" w:rsidR="00AD4BFB" w:rsidRDefault="00AD4BFB" w:rsidP="000A5874">
      <w:pPr>
        <w:contextualSpacing/>
        <w:jc w:val="both"/>
        <w:rPr>
          <w:rFonts w:ascii="Calibri" w:hAnsi="Calibri"/>
          <w:b/>
          <w:color w:val="000000" w:themeColor="text1"/>
          <w:lang w:val="en-US"/>
        </w:rPr>
      </w:pPr>
    </w:p>
    <w:p w14:paraId="2CC5B88B" w14:textId="67E02C10" w:rsidR="00AD4BFB" w:rsidRDefault="007229A9" w:rsidP="000A5874">
      <w:pPr>
        <w:contextualSpacing/>
        <w:jc w:val="both"/>
        <w:rPr>
          <w:rFonts w:ascii="Calibri" w:hAnsi="Calibri"/>
          <w:b/>
          <w:color w:val="000000" w:themeColor="text1"/>
          <w:lang w:val="en-US"/>
        </w:rPr>
      </w:pPr>
      <w:r w:rsidRPr="00211209">
        <w:rPr>
          <w:rFonts w:ascii="Calibri" w:hAnsi="Calibri"/>
          <w:color w:val="000000" w:themeColor="text1"/>
          <w:sz w:val="22"/>
          <w:szCs w:val="22"/>
          <w:lang w:val="en-US"/>
        </w:rPr>
        <w:t>, it will</w:t>
      </w:r>
      <w:r w:rsidRPr="00E263B2">
        <w:rPr>
          <w:rFonts w:ascii="Calibri" w:hAnsi="Calibri"/>
          <w:color w:val="000000" w:themeColor="text1"/>
          <w:sz w:val="22"/>
          <w:szCs w:val="22"/>
          <w:lang w:val="en-US"/>
        </w:rPr>
        <w:t xml:space="preserve"> be increasingly possible to first quantitatively derive disease stratifications directly from brain measurements in a data-guided fashion to then capitalize on the discovered brain-based phenotypes for patient-tailored monitoring, risk assessment, and therapeutic intervention.</w:t>
      </w:r>
    </w:p>
    <w:p w14:paraId="56E46FA3" w14:textId="77777777" w:rsidR="00AD4BFB" w:rsidRDefault="00AD4BFB" w:rsidP="000A5874">
      <w:pPr>
        <w:contextualSpacing/>
        <w:jc w:val="both"/>
        <w:rPr>
          <w:rFonts w:ascii="Calibri" w:hAnsi="Calibri"/>
          <w:b/>
          <w:color w:val="000000" w:themeColor="text1"/>
          <w:lang w:val="en-US"/>
        </w:rPr>
      </w:pPr>
    </w:p>
    <w:p w14:paraId="1DC22C19" w14:textId="77777777" w:rsidR="00997862" w:rsidRDefault="00997862" w:rsidP="000A5874">
      <w:pPr>
        <w:contextualSpacing/>
        <w:jc w:val="both"/>
        <w:rPr>
          <w:rFonts w:ascii="Calibri" w:hAnsi="Calibri"/>
          <w:b/>
          <w:color w:val="000000" w:themeColor="text1"/>
          <w:lang w:val="en-US"/>
        </w:rPr>
      </w:pPr>
    </w:p>
    <w:p w14:paraId="13CA8D04" w14:textId="77777777" w:rsidR="004E08BC" w:rsidRDefault="004E08BC" w:rsidP="004E08BC">
      <w:pPr>
        <w:rPr>
          <w:rFonts w:ascii="Arial" w:eastAsia="Times New Roman" w:hAnsi="Arial" w:cs="Arial"/>
          <w:color w:val="222222"/>
          <w:shd w:val="clear" w:color="auto" w:fill="FFFFFF"/>
          <w:lang w:val="en-US"/>
        </w:rPr>
      </w:pPr>
      <w:r w:rsidRPr="004E08BC">
        <w:rPr>
          <w:rFonts w:ascii="Arial" w:eastAsia="Times New Roman" w:hAnsi="Arial" w:cs="Arial"/>
          <w:color w:val="222222"/>
          <w:shd w:val="clear" w:color="auto" w:fill="FFFFFF"/>
          <w:lang w:val="en-US"/>
        </w:rPr>
        <w:t>the past 20 years, new technologies (microarrays in genetics + brain imaging in medicine + bag-of-words in finance/marketing) have changed the way that data are collected in fields as diverse as finance, marketing and medicine.</w:t>
      </w:r>
    </w:p>
    <w:p w14:paraId="7FF28D2D" w14:textId="77777777" w:rsidR="00F9342E" w:rsidRDefault="00F9342E" w:rsidP="004E08BC">
      <w:pPr>
        <w:rPr>
          <w:rFonts w:ascii="Arial" w:eastAsia="Times New Roman" w:hAnsi="Arial" w:cs="Arial"/>
          <w:color w:val="222222"/>
          <w:shd w:val="clear" w:color="auto" w:fill="FFFFFF"/>
          <w:lang w:val="en-US"/>
        </w:rPr>
      </w:pPr>
    </w:p>
    <w:p w14:paraId="1A8A2848" w14:textId="77777777" w:rsidR="00F9342E" w:rsidRPr="00E263B2" w:rsidRDefault="00F9342E" w:rsidP="00F9342E">
      <w:pPr>
        <w:pStyle w:val="p1"/>
        <w:jc w:val="both"/>
        <w:rPr>
          <w:rFonts w:ascii="Calibri" w:hAnsi="Calibri"/>
          <w:color w:val="000000" w:themeColor="text1"/>
          <w:sz w:val="22"/>
          <w:szCs w:val="22"/>
          <w:lang w:val="en-US"/>
        </w:rPr>
      </w:pPr>
      <w:r w:rsidRPr="00E263B2">
        <w:rPr>
          <w:rFonts w:ascii="Calibri" w:hAnsi="Calibri"/>
          <w:sz w:val="22"/>
          <w:szCs w:val="22"/>
          <w:lang w:val="en-US"/>
        </w:rPr>
        <w:t xml:space="preserve">Traditional null-hypothesis testing emerged in the early 20th century. This was a time in history when data were rare and expensive to acquire </w:t>
      </w:r>
      <w:r w:rsidRPr="00E263B2">
        <w:rPr>
          <w:rFonts w:ascii="Calibri" w:hAnsi="Calibri"/>
          <w:sz w:val="22"/>
          <w:szCs w:val="22"/>
          <w:lang w:val="en-US"/>
        </w:rPr>
        <w:fldChar w:fldCharType="begin"/>
      </w:r>
      <w:r w:rsidRPr="00E263B2">
        <w:rPr>
          <w:rFonts w:ascii="Calibri" w:hAnsi="Calibri"/>
          <w:sz w:val="22"/>
          <w:szCs w:val="22"/>
          <w:lang w:val="en-US"/>
        </w:rPr>
        <w:instrText xml:space="preserve"> ADDIN EN.CITE &lt;EndNote&gt;&lt;Cite&gt;&lt;Author&gt;Gigerenzer&lt;/Author&gt;&lt;Year&gt;1993&lt;/Year&gt;&lt;RecNum&gt;5945&lt;/RecNum&gt;&lt;DisplayText&gt;(Efron and Hastie, 2016; Gigerenzer, 1993)&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E263B2">
        <w:rPr>
          <w:rFonts w:ascii="Calibri" w:hAnsi="Calibri"/>
          <w:sz w:val="22"/>
          <w:szCs w:val="22"/>
          <w:lang w:val="en-US"/>
        </w:rPr>
        <w:fldChar w:fldCharType="separate"/>
      </w:r>
      <w:r w:rsidRPr="00E263B2">
        <w:rPr>
          <w:rFonts w:ascii="Calibri" w:hAnsi="Calibri"/>
          <w:sz w:val="22"/>
          <w:szCs w:val="22"/>
          <w:lang w:val="en-US"/>
        </w:rPr>
        <w:t>(</w:t>
      </w:r>
      <w:proofErr w:type="spellStart"/>
      <w:r w:rsidRPr="00E263B2">
        <w:rPr>
          <w:rFonts w:ascii="Calibri" w:hAnsi="Calibri"/>
          <w:sz w:val="22"/>
          <w:szCs w:val="22"/>
          <w:lang w:val="en-US"/>
        </w:rPr>
        <w:t>Efron</w:t>
      </w:r>
      <w:proofErr w:type="spellEnd"/>
      <w:r w:rsidRPr="00E263B2">
        <w:rPr>
          <w:rFonts w:ascii="Calibri" w:hAnsi="Calibri"/>
          <w:sz w:val="22"/>
          <w:szCs w:val="22"/>
          <w:lang w:val="en-US"/>
        </w:rPr>
        <w:t xml:space="preserve"> and Hastie, 2016; </w:t>
      </w:r>
      <w:proofErr w:type="spellStart"/>
      <w:r w:rsidRPr="00E263B2">
        <w:rPr>
          <w:rFonts w:ascii="Calibri" w:hAnsi="Calibri"/>
          <w:sz w:val="22"/>
          <w:szCs w:val="22"/>
          <w:lang w:val="en-US"/>
        </w:rPr>
        <w:t>Gigerenzer</w:t>
      </w:r>
      <w:proofErr w:type="spellEnd"/>
      <w:r w:rsidRPr="00E263B2">
        <w:rPr>
          <w:rFonts w:ascii="Calibri" w:hAnsi="Calibri"/>
          <w:sz w:val="22"/>
          <w:szCs w:val="22"/>
          <w:lang w:val="en-US"/>
        </w:rPr>
        <w:t>, 1993)</w:t>
      </w:r>
      <w:r w:rsidRPr="00E263B2">
        <w:rPr>
          <w:rFonts w:ascii="Calibri" w:hAnsi="Calibri"/>
          <w:sz w:val="22"/>
          <w:szCs w:val="22"/>
          <w:lang w:val="en-US"/>
        </w:rPr>
        <w:fldChar w:fldCharType="end"/>
      </w:r>
      <w:r w:rsidRPr="00E263B2">
        <w:rPr>
          <w:rFonts w:ascii="Calibri" w:hAnsi="Calibri"/>
          <w:sz w:val="22"/>
          <w:szCs w:val="22"/>
          <w:lang w:val="en-US"/>
        </w:rPr>
        <w:t>. Well-controlled research experiments were carefully designed in advance. Nowadays, such datasets with few measured variables are still the norm in much research in psychology and medicine. Many early statistical tools were especially developed for such settings aiming at understanding the relationship between a few variables. If the goal is to examine whether an effect</w:t>
      </w:r>
      <w:r w:rsidRPr="00E263B2">
        <w:rPr>
          <w:rFonts w:ascii="Calibri" w:hAnsi="Calibri"/>
          <w:color w:val="000000" w:themeColor="text1"/>
          <w:sz w:val="22"/>
          <w:szCs w:val="22"/>
          <w:lang w:val="en-US"/>
        </w:rPr>
        <w:t xml:space="preserve"> exists or which specific input variables have most impact on an output variable</w:t>
      </w:r>
      <w:r w:rsidRPr="00E263B2">
        <w:rPr>
          <w:rFonts w:ascii="Calibri" w:hAnsi="Calibri" w:cs="Arial"/>
          <w:bCs/>
          <w:color w:val="000000"/>
          <w:sz w:val="22"/>
          <w:szCs w:val="22"/>
          <w:lang w:val="en-US"/>
        </w:rPr>
        <w:t xml:space="preserve">, </w:t>
      </w:r>
      <w:r w:rsidRPr="00E263B2">
        <w:rPr>
          <w:rFonts w:ascii="Calibri" w:hAnsi="Calibri"/>
          <w:color w:val="000000" w:themeColor="text1"/>
          <w:sz w:val="22"/>
          <w:szCs w:val="22"/>
          <w:lang w:val="en-US"/>
        </w:rPr>
        <w:t xml:space="preserve">classical statistics based on null-hypothesis testing is arguably still among the best tools. In practice, the focus routinely relies on the statistical analyses of few variables that tend to yield high interpretability, rather than perusing data for complex patterns that are predictive. Ideally of course, one would hope to achieve both interpretability and predictability. Several recent investigations have successfully combined “black-box” pattern-recognition analyses and model components that can be readily introspected for scientific understanding </w:t>
      </w:r>
      <w:r w:rsidRPr="00E263B2">
        <w:rPr>
          <w:rFonts w:ascii="Calibri" w:hAnsi="Calibri"/>
          <w:color w:val="000000" w:themeColor="text1"/>
          <w:sz w:val="22"/>
          <w:szCs w:val="22"/>
          <w:lang w:val="en-US"/>
        </w:rPr>
        <w:fldChar w:fldCharType="begin">
          <w:fldData xml:space="preserve">PEVuZE5vdGU+PENpdGU+PEF1dGhvcj5Ccm9kZXJzZW48L0F1dGhvcj48WWVhcj4yMDExPC9ZZWFy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=
</w:fldData>
        </w:fldChar>
      </w:r>
      <w:r w:rsidRPr="00E263B2">
        <w:rPr>
          <w:rFonts w:ascii="Calibri" w:hAnsi="Calibri"/>
          <w:color w:val="000000" w:themeColor="text1"/>
          <w:sz w:val="22"/>
          <w:szCs w:val="22"/>
          <w:lang w:val="en-US"/>
        </w:rPr>
        <w:instrText xml:space="preserve"> ADDIN EN.CITE </w:instrText>
      </w:r>
      <w:r w:rsidRPr="00E263B2">
        <w:rPr>
          <w:rFonts w:ascii="Calibri" w:hAnsi="Calibri"/>
          <w:color w:val="000000" w:themeColor="text1"/>
          <w:sz w:val="22"/>
          <w:szCs w:val="22"/>
          <w:lang w:val="en-US"/>
        </w:rPr>
        <w:fldChar w:fldCharType="begin">
          <w:fldData xml:space="preserve">PEVuZE5vdGU+PENpdGU+PEF1dGhvcj5Ccm9kZXJzZW48L0F1dGhvcj48WWVhcj4yMDExPC9ZZWFy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=
</w:fldData>
        </w:fldChar>
      </w:r>
      <w:r w:rsidRPr="00E263B2">
        <w:rPr>
          <w:rFonts w:ascii="Calibri" w:hAnsi="Calibri"/>
          <w:color w:val="000000" w:themeColor="text1"/>
          <w:sz w:val="22"/>
          <w:szCs w:val="22"/>
          <w:lang w:val="en-US"/>
        </w:rPr>
        <w:instrText xml:space="preserve"> ADDIN EN.CITE.DATA </w:instrText>
      </w:r>
      <w:r w:rsidRPr="00E263B2">
        <w:rPr>
          <w:rFonts w:ascii="Calibri" w:hAnsi="Calibri"/>
          <w:color w:val="000000" w:themeColor="text1"/>
          <w:sz w:val="22"/>
          <w:szCs w:val="22"/>
          <w:lang w:val="en-US"/>
        </w:rPr>
      </w:r>
      <w:r w:rsidRPr="00E263B2">
        <w:rPr>
          <w:rFonts w:ascii="Calibri" w:hAnsi="Calibri"/>
          <w:color w:val="000000" w:themeColor="text1"/>
          <w:sz w:val="22"/>
          <w:szCs w:val="22"/>
          <w:lang w:val="en-US"/>
        </w:rPr>
        <w:fldChar w:fldCharType="end"/>
      </w:r>
      <w:r w:rsidRPr="00E263B2">
        <w:rPr>
          <w:rFonts w:ascii="Calibri" w:hAnsi="Calibri"/>
          <w:color w:val="000000" w:themeColor="text1"/>
          <w:sz w:val="22"/>
          <w:szCs w:val="22"/>
          <w:lang w:val="en-US"/>
        </w:rPr>
      </w:r>
      <w:r w:rsidRPr="00E263B2">
        <w:rPr>
          <w:rFonts w:ascii="Calibri" w:hAnsi="Calibri"/>
          <w:color w:val="000000" w:themeColor="text1"/>
          <w:sz w:val="22"/>
          <w:szCs w:val="22"/>
          <w:lang w:val="en-US"/>
        </w:rPr>
        <w:fldChar w:fldCharType="separate"/>
      </w:r>
      <w:r w:rsidRPr="00E263B2">
        <w:rPr>
          <w:rFonts w:ascii="Calibri" w:hAnsi="Calibri"/>
          <w:noProof/>
          <w:color w:val="000000" w:themeColor="text1"/>
          <w:sz w:val="22"/>
          <w:szCs w:val="22"/>
          <w:lang w:val="en-US"/>
        </w:rPr>
        <w:t>(cf. Brodersen et al., 2011)</w:t>
      </w:r>
      <w:r w:rsidRPr="00E263B2">
        <w:rPr>
          <w:rFonts w:ascii="Calibri" w:hAnsi="Calibri"/>
          <w:color w:val="000000" w:themeColor="text1"/>
          <w:sz w:val="22"/>
          <w:szCs w:val="22"/>
          <w:lang w:val="en-US"/>
        </w:rPr>
        <w:fldChar w:fldCharType="end"/>
      </w:r>
      <w:r w:rsidRPr="00E263B2">
        <w:rPr>
          <w:rFonts w:ascii="Calibri" w:hAnsi="Calibri"/>
          <w:color w:val="000000" w:themeColor="text1"/>
          <w:sz w:val="22"/>
          <w:szCs w:val="22"/>
          <w:lang w:val="en-US"/>
        </w:rPr>
        <w:t>.</w:t>
      </w:r>
    </w:p>
    <w:p w14:paraId="413816A4" w14:textId="77777777" w:rsidR="00F9342E" w:rsidRPr="00E263B2" w:rsidRDefault="00F9342E" w:rsidP="00F9342E">
      <w:pPr>
        <w:pStyle w:val="p1"/>
        <w:jc w:val="both"/>
        <w:rPr>
          <w:rFonts w:ascii="Calibri" w:hAnsi="Calibri"/>
          <w:color w:val="000000" w:themeColor="text1"/>
          <w:sz w:val="22"/>
          <w:szCs w:val="22"/>
          <w:lang w:val="en-US"/>
        </w:rPr>
      </w:pPr>
    </w:p>
    <w:p w14:paraId="1FC96C2B" w14:textId="77777777" w:rsidR="00F9342E" w:rsidRPr="00E263B2" w:rsidRDefault="00F9342E" w:rsidP="00F9342E">
      <w:pPr>
        <w:pStyle w:val="p1"/>
        <w:jc w:val="both"/>
        <w:rPr>
          <w:rStyle w:val="s2"/>
          <w:rFonts w:ascii="Calibri" w:hAnsi="Calibri"/>
          <w:color w:val="000000" w:themeColor="text1"/>
          <w:sz w:val="22"/>
          <w:szCs w:val="22"/>
          <w:lang w:val="en-US"/>
        </w:rPr>
      </w:pPr>
      <w:r w:rsidRPr="00E263B2">
        <w:rPr>
          <w:rFonts w:ascii="Calibri" w:hAnsi="Calibri"/>
          <w:color w:val="000000" w:themeColor="text1"/>
          <w:sz w:val="22"/>
          <w:szCs w:val="22"/>
          <w:lang w:val="en-US"/>
        </w:rPr>
        <w:t>Today, single-subject prediction becomes always more feasible due to the</w:t>
      </w:r>
      <w:r w:rsidRPr="00E263B2">
        <w:rPr>
          <w:rStyle w:val="s1"/>
          <w:rFonts w:ascii="Calibri" w:hAnsi="Calibri"/>
          <w:color w:val="000000" w:themeColor="text1"/>
          <w:sz w:val="22"/>
          <w:szCs w:val="22"/>
          <w:lang w:val="en-US"/>
        </w:rPr>
        <w:t xml:space="preserve"> recent co-occurrence </w:t>
      </w:r>
      <w:r w:rsidRPr="00E263B2">
        <w:rPr>
          <w:rStyle w:val="s2"/>
          <w:rFonts w:ascii="Calibri" w:hAnsi="Calibri"/>
          <w:color w:val="000000" w:themeColor="text1"/>
          <w:sz w:val="22"/>
          <w:szCs w:val="22"/>
          <w:lang w:val="en-US"/>
        </w:rPr>
        <w:t xml:space="preserve">in data availability, computing power, and cheaper data storage </w:t>
      </w:r>
      <w:r w:rsidRPr="00E263B2">
        <w:rPr>
          <w:rStyle w:val="s2"/>
          <w:rFonts w:ascii="Calibri" w:hAnsi="Calibri"/>
          <w:color w:val="000000" w:themeColor="text1"/>
          <w:sz w:val="22"/>
          <w:szCs w:val="22"/>
          <w:lang w:val="en-US"/>
        </w:rPr>
        <w:fldChar w:fldCharType="begin"/>
      </w:r>
      <w:r w:rsidRPr="00E263B2">
        <w:rPr>
          <w:rStyle w:val="s2"/>
          <w:rFonts w:ascii="Calibri" w:hAnsi="Calibri"/>
          <w:color w:val="000000" w:themeColor="text1"/>
          <w:sz w:val="22"/>
          <w:szCs w:val="22"/>
          <w:lang w:val="en-US"/>
        </w:rPr>
        <w:instrText xml:space="preserve"> ADDIN EN.CITE &lt;EndNote&gt;&lt;Cite&gt;&lt;Author&gt;Manyika&lt;/Author&gt;&lt;Year&gt;2011&lt;/Year&gt;&lt;RecNum&gt;611&lt;/RecNum&gt;&lt;DisplayText&gt;(Goodfellow et al., 2016; Manyika et al., 2011)&lt;/DisplayText&gt;&lt;record&gt;&lt;rec-number&gt;611&lt;/rec-number&gt;&lt;foreign-keys&gt;&lt;key app="EN" db-id="9e9dx902las2pgeswx9p2fac5tfdzefads2p" timestamp="1497354193"&gt;611&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dates&gt;&lt;year&gt;2011&lt;/year&gt;&lt;/dates&gt;&lt;urls&gt;&lt;/urls&gt;&lt;/record&gt;&lt;/Cite&gt;&lt;Cite&gt;&lt;Author&gt;Goodfellow&lt;/Author&gt;&lt;Year&gt;2016&lt;/Year&gt;&lt;RecNum&gt;609&lt;/RecNum&gt;&lt;record&gt;&lt;rec-number&gt;609&lt;/rec-number&gt;&lt;foreign-keys&gt;&lt;key app="EN" db-id="9e9dx902las2pgeswx9p2fac5tfdzefads2p" timestamp="1497354193"&gt;609&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Pr="00E263B2">
        <w:rPr>
          <w:rStyle w:val="s2"/>
          <w:rFonts w:ascii="Calibri" w:hAnsi="Calibri"/>
          <w:color w:val="000000" w:themeColor="text1"/>
          <w:sz w:val="22"/>
          <w:szCs w:val="22"/>
          <w:lang w:val="en-US"/>
        </w:rPr>
        <w:fldChar w:fldCharType="separate"/>
      </w:r>
      <w:r w:rsidRPr="00E263B2">
        <w:rPr>
          <w:rStyle w:val="s2"/>
          <w:rFonts w:ascii="Calibri" w:hAnsi="Calibri"/>
          <w:noProof/>
          <w:color w:val="000000" w:themeColor="text1"/>
          <w:sz w:val="22"/>
          <w:szCs w:val="22"/>
          <w:lang w:val="en-US"/>
        </w:rPr>
        <w:t>(Goodfellow et al., 2016; Manyika et al., 2011)</w:t>
      </w:r>
      <w:r w:rsidRPr="00E263B2">
        <w:rPr>
          <w:rStyle w:val="s2"/>
          <w:rFonts w:ascii="Calibri" w:hAnsi="Calibri"/>
          <w:color w:val="000000" w:themeColor="text1"/>
          <w:sz w:val="22"/>
          <w:szCs w:val="22"/>
          <w:lang w:val="en-US"/>
        </w:rPr>
        <w:fldChar w:fldCharType="end"/>
      </w:r>
      <w:r w:rsidRPr="00E263B2">
        <w:rPr>
          <w:rStyle w:val="s2"/>
          <w:rFonts w:ascii="Calibri" w:hAnsi="Calibri"/>
          <w:color w:val="000000" w:themeColor="text1"/>
          <w:sz w:val="22"/>
          <w:szCs w:val="22"/>
          <w:lang w:val="en-US"/>
        </w:rPr>
        <w:t xml:space="preserve">. Brain-scanning and genetic measurements in psychiatry produce massive amounts of data at high granularity that classical statistical tools have not initially been invented to tackle </w:t>
      </w:r>
      <w:r w:rsidRPr="00E263B2">
        <w:rPr>
          <w:rStyle w:val="s2"/>
          <w:rFonts w:ascii="Calibri" w:hAnsi="Calibri"/>
          <w:color w:val="000000" w:themeColor="text1"/>
          <w:sz w:val="22"/>
          <w:szCs w:val="22"/>
          <w:lang w:val="en-US"/>
        </w:rPr>
        <w:fldChar w:fldCharType="begin"/>
      </w:r>
      <w:r w:rsidRPr="00E263B2">
        <w:rPr>
          <w:rStyle w:val="s2"/>
          <w:rFonts w:ascii="Calibri" w:hAnsi="Calibri"/>
          <w:color w:val="000000" w:themeColor="text1"/>
          <w:sz w:val="22"/>
          <w:szCs w:val="22"/>
          <w:lang w:val="en-US"/>
        </w:rPr>
        <w:instrText xml:space="preserve"> ADDIN EN.CITE &lt;EndNote&gt;&lt;Cite&gt;&lt;Author&gt;Efron&lt;/Author&gt;&lt;Year&gt;2012&lt;/Year&gt;&lt;RecNum&gt;6910&lt;/RecNum&gt;&lt;DisplayText&gt;(Efron, 2012)&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Pr="00E263B2">
        <w:rPr>
          <w:rStyle w:val="s2"/>
          <w:rFonts w:ascii="Calibri" w:hAnsi="Calibri"/>
          <w:color w:val="000000" w:themeColor="text1"/>
          <w:sz w:val="22"/>
          <w:szCs w:val="22"/>
          <w:lang w:val="en-US"/>
        </w:rPr>
        <w:fldChar w:fldCharType="separate"/>
      </w:r>
      <w:r w:rsidRPr="00E263B2">
        <w:rPr>
          <w:rStyle w:val="s2"/>
          <w:rFonts w:ascii="Calibri" w:hAnsi="Calibri"/>
          <w:noProof/>
          <w:color w:val="000000" w:themeColor="text1"/>
          <w:sz w:val="22"/>
          <w:szCs w:val="22"/>
          <w:lang w:val="en-US"/>
        </w:rPr>
        <w:t>(Efron, 2012)</w:t>
      </w:r>
      <w:r w:rsidRPr="00E263B2">
        <w:rPr>
          <w:rStyle w:val="s2"/>
          <w:rFonts w:ascii="Calibri" w:hAnsi="Calibri"/>
          <w:color w:val="000000" w:themeColor="text1"/>
          <w:sz w:val="22"/>
          <w:szCs w:val="22"/>
          <w:lang w:val="en-US"/>
        </w:rPr>
        <w:fldChar w:fldCharType="end"/>
      </w:r>
      <w:r w:rsidRPr="00E263B2">
        <w:rPr>
          <w:rStyle w:val="s2"/>
          <w:rFonts w:ascii="Calibri" w:hAnsi="Calibri"/>
          <w:color w:val="000000" w:themeColor="text1"/>
          <w:sz w:val="22"/>
          <w:szCs w:val="22"/>
          <w:lang w:val="en-US"/>
        </w:rPr>
        <w:t>. In contrast, machine learning was designed to extract patterns from such observational data that was frequently acquired outside of a carefully controlled experimental context. Additionally, many machine-learning approaches specifically motivated for achieving prediction at scale, such as in thousands of individual subjects or for hundreds of outcomes, as well as when outcome variables are hard or expensive to collect. In precision psychiatry for instance, the accurate prediction of a psychiatric disease, the disease course, or efficacy of treatment options in individual patients is the relevant research goal.</w:t>
      </w:r>
    </w:p>
    <w:p w14:paraId="171EFADA" w14:textId="77777777" w:rsidR="00F9342E" w:rsidRDefault="00F9342E" w:rsidP="004E08BC">
      <w:pPr>
        <w:rPr>
          <w:rFonts w:ascii="Arial" w:eastAsia="Times New Roman" w:hAnsi="Arial" w:cs="Arial"/>
          <w:color w:val="222222"/>
          <w:shd w:val="clear" w:color="auto" w:fill="FFFFFF"/>
          <w:lang w:val="en-US"/>
        </w:rPr>
      </w:pPr>
    </w:p>
    <w:p w14:paraId="20952658" w14:textId="57185751" w:rsidR="00253BBE" w:rsidRPr="00253BBE" w:rsidRDefault="00253BBE" w:rsidP="004E08BC">
      <w:pPr>
        <w:rPr>
          <w:rFonts w:ascii="Arial" w:eastAsia="Times New Roman" w:hAnsi="Arial" w:cs="Arial"/>
          <w:color w:val="222222"/>
          <w:shd w:val="clear" w:color="auto" w:fill="FFFFFF"/>
          <w:lang w:val="en-US"/>
        </w:rPr>
      </w:pPr>
      <w:r w:rsidRPr="00253BBE">
        <w:rPr>
          <w:lang w:val="en-US"/>
        </w:rPr>
        <w:t xml:space="preserve">how the increased </w:t>
      </w:r>
      <w:r w:rsidRPr="00253BBE">
        <w:rPr>
          <w:highlight w:val="white"/>
          <w:lang w:val="en-US"/>
        </w:rPr>
        <w:t>information granularity</w:t>
      </w:r>
      <w:r w:rsidRPr="00253BBE">
        <w:rPr>
          <w:lang w:val="en-US"/>
        </w:rPr>
        <w:t xml:space="preserve"> of burgeoning </w:t>
      </w:r>
      <w:r w:rsidRPr="00253BBE">
        <w:rPr>
          <w:highlight w:val="white"/>
          <w:lang w:val="en-US"/>
        </w:rPr>
        <w:t>neuroimaging</w:t>
      </w:r>
      <w:r w:rsidRPr="00253BBE">
        <w:rPr>
          <w:lang w:val="en-US"/>
        </w:rPr>
        <w:t xml:space="preserve"> </w:t>
      </w:r>
      <w:r w:rsidRPr="00253BBE">
        <w:rPr>
          <w:highlight w:val="white"/>
          <w:lang w:val="en-US"/>
        </w:rPr>
        <w:t>data</w:t>
      </w:r>
      <w:r w:rsidRPr="00253BBE">
        <w:rPr>
          <w:lang w:val="en-US"/>
        </w:rPr>
        <w:t xml:space="preserve"> repositories - in both </w:t>
      </w:r>
      <w:r w:rsidRPr="00253BBE">
        <w:rPr>
          <w:highlight w:val="white"/>
          <w:lang w:val="en-US"/>
        </w:rPr>
        <w:t>number of</w:t>
      </w:r>
      <w:r w:rsidRPr="00253BBE">
        <w:rPr>
          <w:lang w:val="en-US"/>
        </w:rPr>
        <w:t xml:space="preserve"> </w:t>
      </w:r>
      <w:r w:rsidRPr="00253BBE">
        <w:rPr>
          <w:highlight w:val="white"/>
          <w:lang w:val="en-US"/>
        </w:rPr>
        <w:t>participants</w:t>
      </w:r>
      <w:r w:rsidRPr="00253BBE">
        <w:rPr>
          <w:lang w:val="en-US"/>
        </w:rPr>
        <w:t xml:space="preserve"> and measured variables per participant - will motivate </w:t>
      </w:r>
      <w:r w:rsidRPr="00253BBE">
        <w:rPr>
          <w:highlight w:val="white"/>
          <w:lang w:val="en-US"/>
        </w:rPr>
        <w:t>and require</w:t>
      </w:r>
      <w:r w:rsidRPr="00253BBE">
        <w:rPr>
          <w:lang w:val="en-US"/>
        </w:rPr>
        <w:t xml:space="preserve"> new </w:t>
      </w:r>
      <w:r w:rsidRPr="00253BBE">
        <w:rPr>
          <w:highlight w:val="white"/>
          <w:lang w:val="en-US"/>
        </w:rPr>
        <w:t>statistical</w:t>
      </w:r>
      <w:r w:rsidRPr="00253BBE">
        <w:rPr>
          <w:lang w:val="en-US"/>
        </w:rPr>
        <w:t xml:space="preserve"> </w:t>
      </w:r>
      <w:proofErr w:type="spellStart"/>
      <w:r w:rsidRPr="00253BBE">
        <w:rPr>
          <w:lang w:val="en-US"/>
        </w:rPr>
        <w:t>approaches</w:t>
      </w:r>
      <w:proofErr w:type="spellEnd"/>
      <w:r w:rsidRPr="00253BBE">
        <w:rPr>
          <w:lang w:val="en-US"/>
        </w:rPr>
        <w:t xml:space="preserve"> in everyday </w:t>
      </w:r>
      <w:r w:rsidRPr="00253BBE">
        <w:rPr>
          <w:highlight w:val="white"/>
          <w:lang w:val="en-US"/>
        </w:rPr>
        <w:t>data analysis.</w:t>
      </w:r>
    </w:p>
    <w:p w14:paraId="14ECAF93" w14:textId="77777777" w:rsidR="00253BBE" w:rsidRDefault="00253BBE" w:rsidP="004E08BC">
      <w:pPr>
        <w:rPr>
          <w:rFonts w:ascii="Arial" w:eastAsia="Times New Roman" w:hAnsi="Arial" w:cs="Arial"/>
          <w:color w:val="222222"/>
          <w:shd w:val="clear" w:color="auto" w:fill="FFFFFF"/>
          <w:lang w:val="en-US"/>
        </w:rPr>
      </w:pPr>
    </w:p>
    <w:p w14:paraId="09DD05CC" w14:textId="7F340EB7" w:rsidR="00F9342E" w:rsidRDefault="00F9342E" w:rsidP="004E08BC">
      <w:pPr>
        <w:rPr>
          <w:rFonts w:ascii="Arial" w:eastAsia="Times New Roman" w:hAnsi="Arial" w:cs="Arial"/>
          <w:color w:val="222222"/>
          <w:shd w:val="clear" w:color="auto" w:fill="FFFFFF"/>
          <w:lang w:val="en-US"/>
        </w:rPr>
      </w:pPr>
      <w:r w:rsidRPr="00E263B2">
        <w:rPr>
          <w:rStyle w:val="s2"/>
          <w:rFonts w:ascii="Calibri" w:hAnsi="Calibri"/>
          <w:color w:val="000000" w:themeColor="text1"/>
          <w:sz w:val="22"/>
          <w:szCs w:val="22"/>
          <w:lang w:val="en-US"/>
        </w:rPr>
        <w:t>However, it is important to appreciate that the potential immediate gains of the pragmatic goal to identify patterns useful to predict clinical endpoints in complex data does not preclude the longer-</w:t>
      </w:r>
      <w:r w:rsidRPr="00E263B2">
        <w:rPr>
          <w:rStyle w:val="s2"/>
          <w:rFonts w:ascii="Calibri" w:hAnsi="Calibri"/>
          <w:color w:val="000000" w:themeColor="text1"/>
          <w:sz w:val="22"/>
          <w:szCs w:val="22"/>
          <w:lang w:val="en-US"/>
        </w:rPr>
        <w:lastRenderedPageBreak/>
        <w:t xml:space="preserve">term urge for </w:t>
      </w:r>
      <w:r w:rsidRPr="00E263B2">
        <w:rPr>
          <w:rStyle w:val="s2"/>
          <w:rFonts w:ascii="Calibri" w:hAnsi="Calibri"/>
          <w:i/>
          <w:color w:val="000000" w:themeColor="text1"/>
          <w:sz w:val="22"/>
          <w:szCs w:val="22"/>
          <w:lang w:val="en-US"/>
        </w:rPr>
        <w:t>understanding</w:t>
      </w:r>
      <w:r w:rsidRPr="00E263B2">
        <w:rPr>
          <w:rStyle w:val="s2"/>
          <w:rFonts w:ascii="Calibri" w:hAnsi="Calibri"/>
          <w:color w:val="000000" w:themeColor="text1"/>
          <w:sz w:val="22"/>
          <w:szCs w:val="22"/>
          <w:lang w:val="en-US"/>
        </w:rPr>
        <w:t xml:space="preserve"> the biological nature underlying psychiatric diseases like schizophrenia. Carefully designed, meticulously conducted, and logistically expansive experiments to confirm or reject a-priori verbalized research hypotheses in animals and humans will probably remain a cornerstone to generate neuroscientific insight into mental illness.</w:t>
      </w:r>
    </w:p>
    <w:p w14:paraId="76DA4943" w14:textId="77777777" w:rsidR="0034642E" w:rsidRDefault="0034642E" w:rsidP="004E08BC">
      <w:pPr>
        <w:rPr>
          <w:rFonts w:ascii="Arial" w:eastAsia="Times New Roman" w:hAnsi="Arial" w:cs="Arial"/>
          <w:color w:val="222222"/>
          <w:shd w:val="clear" w:color="auto" w:fill="FFFFFF"/>
          <w:lang w:val="en-US"/>
        </w:rPr>
      </w:pPr>
    </w:p>
    <w:p w14:paraId="2F3980C8" w14:textId="77777777" w:rsidR="0034642E" w:rsidRDefault="0034642E" w:rsidP="004E08BC">
      <w:pPr>
        <w:rPr>
          <w:rFonts w:ascii="Arial" w:eastAsia="Times New Roman" w:hAnsi="Arial" w:cs="Arial"/>
          <w:color w:val="222222"/>
          <w:shd w:val="clear" w:color="auto" w:fill="FFFFFF"/>
          <w:lang w:val="en-US"/>
        </w:rPr>
      </w:pPr>
    </w:p>
    <w:p w14:paraId="3D228CE7" w14:textId="77777777" w:rsidR="00997862" w:rsidRDefault="00997862" w:rsidP="004E08BC">
      <w:pPr>
        <w:rPr>
          <w:rFonts w:ascii="Arial" w:eastAsia="Times New Roman" w:hAnsi="Arial" w:cs="Arial"/>
          <w:color w:val="222222"/>
          <w:shd w:val="clear" w:color="auto" w:fill="FFFFFF"/>
          <w:lang w:val="en-US"/>
        </w:rPr>
      </w:pPr>
    </w:p>
    <w:p w14:paraId="61C692B4" w14:textId="77777777" w:rsidR="00997862" w:rsidRPr="00997862" w:rsidRDefault="00997862" w:rsidP="00997862">
      <w:pPr>
        <w:widowControl w:val="0"/>
        <w:autoSpaceDE w:val="0"/>
        <w:autoSpaceDN w:val="0"/>
        <w:adjustRightInd w:val="0"/>
        <w:spacing w:line="280" w:lineRule="atLeast"/>
        <w:rPr>
          <w:rFonts w:ascii="Arial" w:hAnsi="Arial" w:cs="Arial"/>
          <w:color w:val="000000"/>
          <w:lang w:val="en-US" w:eastAsia="en-US"/>
        </w:rPr>
      </w:pPr>
      <w:r w:rsidRPr="00997862">
        <w:rPr>
          <w:rFonts w:ascii="Arial" w:hAnsi="Arial" w:cs="Arial"/>
          <w:color w:val="000000"/>
          <w:lang w:val="en-US" w:eastAsia="en-US"/>
        </w:rPr>
        <w:t>- </w:t>
      </w:r>
      <w:r w:rsidRPr="00997862">
        <w:rPr>
          <w:rFonts w:ascii="Helvetica Neue" w:hAnsi="Helvetica Neue" w:cs="Helvetica Neue"/>
          <w:b/>
          <w:bCs/>
          <w:color w:val="101214"/>
          <w:sz w:val="28"/>
          <w:szCs w:val="28"/>
          <w:lang w:val="en-US" w:eastAsia="en-US"/>
        </w:rPr>
        <w:t>What most of us learned as statistics as undergrads at university is from a time when data were rare, expensive/precious</w:t>
      </w:r>
      <w:r w:rsidRPr="00997862">
        <w:rPr>
          <w:rFonts w:ascii="Helvetica Neue" w:hAnsi="Helvetica Neue" w:cs="Helvetica Neue"/>
          <w:color w:val="101214"/>
          <w:sz w:val="28"/>
          <w:szCs w:val="28"/>
          <w:lang w:val="en-US" w:eastAsia="en-US"/>
        </w:rPr>
        <w:t xml:space="preserve"> </w:t>
      </w:r>
      <w:r w:rsidRPr="00997862">
        <w:rPr>
          <w:rFonts w:ascii="Helvetica Neue" w:hAnsi="Helvetica Neue" w:cs="Helvetica Neue"/>
          <w:b/>
          <w:bCs/>
          <w:color w:val="101214"/>
          <w:sz w:val="28"/>
          <w:szCs w:val="28"/>
          <w:lang w:val="en-US" w:eastAsia="en-US"/>
        </w:rPr>
        <w:t>and experiments were explicitly designed in advance</w:t>
      </w:r>
      <w:r w:rsidRPr="00997862">
        <w:rPr>
          <w:rFonts w:ascii="Helvetica Neue" w:hAnsi="Helvetica Neue" w:cs="Helvetica Neue"/>
          <w:color w:val="101214"/>
          <w:sz w:val="28"/>
          <w:szCs w:val="28"/>
          <w:lang w:val="en-US" w:eastAsia="en-US"/>
        </w:rPr>
        <w:t xml:space="preserve"> -&gt; Danilo: not for observational data</w:t>
      </w:r>
      <w:r w:rsidRPr="00997862">
        <w:rPr>
          <w:rFonts w:ascii="Arial" w:hAnsi="Arial" w:cs="Arial"/>
          <w:color w:val="000000"/>
          <w:lang w:val="en-US" w:eastAsia="en-US"/>
        </w:rPr>
        <w:t xml:space="preserve"> </w:t>
      </w:r>
    </w:p>
    <w:p w14:paraId="7184613E" w14:textId="77777777" w:rsidR="00997862" w:rsidRDefault="00997862" w:rsidP="004E08BC">
      <w:pPr>
        <w:rPr>
          <w:rFonts w:ascii="Arial" w:eastAsia="Times New Roman" w:hAnsi="Arial" w:cs="Arial"/>
          <w:color w:val="222222"/>
          <w:shd w:val="clear" w:color="auto" w:fill="FFFFFF"/>
          <w:lang w:val="en-US"/>
        </w:rPr>
      </w:pPr>
    </w:p>
    <w:p w14:paraId="00F946ED" w14:textId="77777777" w:rsidR="00EB525A" w:rsidRDefault="00EB525A" w:rsidP="004E08BC">
      <w:pPr>
        <w:rPr>
          <w:rFonts w:ascii="Arial" w:eastAsia="Times New Roman" w:hAnsi="Arial" w:cs="Arial"/>
          <w:color w:val="222222"/>
          <w:shd w:val="clear" w:color="auto" w:fill="FFFFFF"/>
          <w:lang w:val="en-US"/>
        </w:rPr>
      </w:pPr>
    </w:p>
    <w:p w14:paraId="15A5B5D4" w14:textId="77777777" w:rsidR="00EB525A" w:rsidRDefault="00EB525A" w:rsidP="00EB525A">
      <w:pPr>
        <w:rPr>
          <w:rFonts w:ascii="Arial" w:eastAsia="Times New Roman" w:hAnsi="Arial" w:cs="Arial"/>
          <w:color w:val="222222"/>
          <w:sz w:val="21"/>
          <w:szCs w:val="21"/>
          <w:shd w:val="clear" w:color="auto" w:fill="FFFFFF"/>
          <w:lang w:val="en-US"/>
        </w:rPr>
      </w:pPr>
      <w:r w:rsidRPr="00EB525A">
        <w:rPr>
          <w:rFonts w:ascii="Arial" w:eastAsia="Times New Roman" w:hAnsi="Arial" w:cs="Arial"/>
          <w:color w:val="222222"/>
          <w:sz w:val="21"/>
          <w:szCs w:val="21"/>
          <w:shd w:val="clear" w:color="auto" w:fill="FFFFFF"/>
          <w:lang w:val="en-US"/>
        </w:rPr>
        <w:t xml:space="preserve">primary reason why we cannot rely on data models alone is the rapid change </w:t>
      </w:r>
      <w:proofErr w:type="gramStart"/>
      <w:r w:rsidRPr="00EB525A">
        <w:rPr>
          <w:rFonts w:ascii="Arial" w:eastAsia="Times New Roman" w:hAnsi="Arial" w:cs="Arial"/>
          <w:color w:val="222222"/>
          <w:sz w:val="21"/>
          <w:szCs w:val="21"/>
          <w:shd w:val="clear" w:color="auto" w:fill="FFFFFF"/>
          <w:lang w:val="en-US"/>
        </w:rPr>
        <w:t>in the nature of statistical</w:t>
      </w:r>
      <w:proofErr w:type="gramEnd"/>
      <w:r w:rsidRPr="00EB525A">
        <w:rPr>
          <w:rFonts w:ascii="Arial" w:eastAsia="Times New Roman" w:hAnsi="Arial" w:cs="Arial"/>
          <w:color w:val="222222"/>
          <w:sz w:val="21"/>
          <w:szCs w:val="21"/>
          <w:shd w:val="clear" w:color="auto" w:fill="FFFFFF"/>
          <w:lang w:val="en-US"/>
        </w:rPr>
        <w:t xml:space="preserve"> problems. The realm of applications of statistics has expanded more in the last twenty-five years than in any comparable period in the history of statistics.</w:t>
      </w:r>
    </w:p>
    <w:p w14:paraId="69B16D29" w14:textId="77777777" w:rsidR="00630EA1" w:rsidRDefault="00630EA1" w:rsidP="00EB525A">
      <w:pPr>
        <w:rPr>
          <w:rFonts w:ascii="Arial" w:eastAsia="Times New Roman" w:hAnsi="Arial" w:cs="Arial"/>
          <w:color w:val="222222"/>
          <w:sz w:val="21"/>
          <w:szCs w:val="21"/>
          <w:shd w:val="clear" w:color="auto" w:fill="FFFFFF"/>
          <w:lang w:val="en-US"/>
        </w:rPr>
      </w:pPr>
    </w:p>
    <w:p w14:paraId="56B59E8D" w14:textId="10906D34" w:rsidR="00630EA1" w:rsidRPr="00630EA1" w:rsidRDefault="00630EA1" w:rsidP="00EB525A">
      <w:pPr>
        <w:rPr>
          <w:lang w:val="en-US"/>
        </w:rPr>
      </w:pPr>
      <w:r w:rsidRPr="00630EA1">
        <w:rPr>
          <w:highlight w:val="white"/>
          <w:lang w:val="en-US"/>
        </w:rPr>
        <w:t xml:space="preserve">We put </w:t>
      </w:r>
      <w:proofErr w:type="gramStart"/>
      <w:r w:rsidRPr="00630EA1">
        <w:rPr>
          <w:highlight w:val="white"/>
          <w:lang w:val="en-US"/>
        </w:rPr>
        <w:t>particular emphasis</w:t>
      </w:r>
      <w:proofErr w:type="gramEnd"/>
      <w:r w:rsidRPr="00630EA1">
        <w:rPr>
          <w:highlight w:val="white"/>
          <w:lang w:val="en-US"/>
        </w:rPr>
        <w:t xml:space="preserve"> on the implications for the future of precision psychiatry, where brain-imaging </w:t>
      </w:r>
      <w:r w:rsidRPr="00630EA1">
        <w:rPr>
          <w:lang w:val="en-US"/>
        </w:rPr>
        <w:t xml:space="preserve">has the </w:t>
      </w:r>
      <w:r w:rsidRPr="00630EA1">
        <w:rPr>
          <w:highlight w:val="white"/>
          <w:lang w:val="en-US"/>
        </w:rPr>
        <w:t>potential</w:t>
      </w:r>
      <w:r w:rsidRPr="00630EA1">
        <w:rPr>
          <w:lang w:val="en-US"/>
        </w:rPr>
        <w:t xml:space="preserve"> to improve </w:t>
      </w:r>
      <w:r w:rsidRPr="00630EA1">
        <w:rPr>
          <w:highlight w:val="white"/>
          <w:lang w:val="en-US"/>
        </w:rPr>
        <w:t>diagnosis, risk detection, and treatment choice by clinical-endpoint</w:t>
      </w:r>
      <w:r w:rsidRPr="00630EA1">
        <w:rPr>
          <w:lang w:val="en-US"/>
        </w:rPr>
        <w:t xml:space="preserve"> </w:t>
      </w:r>
      <w:r w:rsidRPr="00630EA1">
        <w:rPr>
          <w:highlight w:val="white"/>
          <w:lang w:val="en-US"/>
        </w:rPr>
        <w:t>prediction</w:t>
      </w:r>
      <w:r w:rsidRPr="00630EA1">
        <w:rPr>
          <w:lang w:val="en-US"/>
        </w:rPr>
        <w:t xml:space="preserve"> in </w:t>
      </w:r>
      <w:r w:rsidRPr="00630EA1">
        <w:rPr>
          <w:highlight w:val="white"/>
          <w:lang w:val="en-US"/>
        </w:rPr>
        <w:t>single</w:t>
      </w:r>
      <w:r w:rsidRPr="00630EA1">
        <w:rPr>
          <w:lang w:val="en-US"/>
        </w:rPr>
        <w:t xml:space="preserve"> </w:t>
      </w:r>
      <w:r w:rsidRPr="00630EA1">
        <w:rPr>
          <w:highlight w:val="white"/>
          <w:lang w:val="en-US"/>
        </w:rPr>
        <w:t>patients.</w:t>
      </w:r>
      <w:r w:rsidRPr="00630EA1">
        <w:rPr>
          <w:lang w:val="en-US"/>
        </w:rPr>
        <w:t xml:space="preserve"> We argue that </w:t>
      </w:r>
      <w:r w:rsidRPr="00630EA1">
        <w:rPr>
          <w:highlight w:val="white"/>
          <w:lang w:val="en-US"/>
        </w:rPr>
        <w:t xml:space="preserve">the statistical properties of </w:t>
      </w:r>
      <w:r w:rsidRPr="00630EA1">
        <w:rPr>
          <w:lang w:val="en-US"/>
        </w:rPr>
        <w:t xml:space="preserve">approaches tailored for the data-rich setting promise improved </w:t>
      </w:r>
      <w:r w:rsidRPr="00630EA1">
        <w:rPr>
          <w:highlight w:val="white"/>
          <w:lang w:val="en-US"/>
        </w:rPr>
        <w:t>clinical translation of empirically justified single-patient prediction in a fast, cost-effective, and pragmatic manner.</w:t>
      </w:r>
    </w:p>
    <w:p w14:paraId="0FBA1F89" w14:textId="77777777" w:rsidR="00630EA1" w:rsidRPr="00630EA1" w:rsidRDefault="00630EA1" w:rsidP="00EB525A">
      <w:pPr>
        <w:rPr>
          <w:lang w:val="en-US"/>
        </w:rPr>
      </w:pPr>
    </w:p>
    <w:p w14:paraId="725894B9" w14:textId="77777777" w:rsidR="00630EA1" w:rsidRPr="00630EA1" w:rsidRDefault="00630EA1" w:rsidP="00EB525A">
      <w:pPr>
        <w:rPr>
          <w:rFonts w:eastAsia="Times New Roman"/>
          <w:lang w:val="en-US"/>
        </w:rPr>
      </w:pPr>
      <w:bookmarkStart w:id="0" w:name="_GoBack"/>
      <w:bookmarkEnd w:id="0"/>
    </w:p>
    <w:p w14:paraId="7622A738" w14:textId="77777777" w:rsidR="00EB525A" w:rsidRPr="004E08BC" w:rsidRDefault="00EB525A" w:rsidP="004E08BC">
      <w:pPr>
        <w:rPr>
          <w:rFonts w:eastAsia="Times New Roman"/>
          <w:lang w:val="en-US"/>
        </w:rPr>
      </w:pPr>
    </w:p>
    <w:p w14:paraId="5C908F85" w14:textId="77777777" w:rsidR="004E08BC" w:rsidRDefault="004E08BC" w:rsidP="000A5874">
      <w:pPr>
        <w:contextualSpacing/>
        <w:jc w:val="both"/>
        <w:rPr>
          <w:rFonts w:ascii="Calibri" w:hAnsi="Calibri"/>
          <w:b/>
          <w:color w:val="000000" w:themeColor="text1"/>
          <w:lang w:val="en-US"/>
        </w:rPr>
      </w:pPr>
    </w:p>
    <w:p w14:paraId="30DEBC95" w14:textId="77777777" w:rsidR="004E08BC" w:rsidRDefault="004E08BC" w:rsidP="000A5874">
      <w:pPr>
        <w:contextualSpacing/>
        <w:jc w:val="both"/>
        <w:rPr>
          <w:rFonts w:ascii="Calibri" w:hAnsi="Calibri"/>
          <w:b/>
          <w:color w:val="000000" w:themeColor="text1"/>
          <w:lang w:val="en-US"/>
        </w:rPr>
      </w:pPr>
    </w:p>
    <w:p w14:paraId="4F3D9938" w14:textId="55006D19" w:rsidR="006D6634" w:rsidRDefault="00873B6C" w:rsidP="000A5874">
      <w:pPr>
        <w:contextualSpacing/>
        <w:jc w:val="both"/>
        <w:rPr>
          <w:rFonts w:ascii="Calibri" w:hAnsi="Calibri"/>
          <w:b/>
          <w:color w:val="000000" w:themeColor="text1"/>
          <w:lang w:val="en-US"/>
        </w:rPr>
      </w:pPr>
      <w:r w:rsidRPr="00051DC0">
        <w:rPr>
          <w:rFonts w:ascii="Calibri" w:hAnsi="Calibri"/>
          <w:b/>
          <w:color w:val="000000" w:themeColor="text1"/>
          <w:lang w:val="en-US"/>
        </w:rPr>
        <w:br w:type="column"/>
      </w:r>
      <w:r w:rsidR="00F056F8">
        <w:rPr>
          <w:rFonts w:ascii="Calibri" w:hAnsi="Calibri"/>
          <w:b/>
          <w:color w:val="000000" w:themeColor="text1"/>
          <w:lang w:val="en-US"/>
        </w:rPr>
        <w:lastRenderedPageBreak/>
        <w:t>Methods</w:t>
      </w:r>
    </w:p>
    <w:p w14:paraId="092BDD87" w14:textId="2A92E340" w:rsidR="006D6634" w:rsidRPr="00F078A1" w:rsidRDefault="009865F2" w:rsidP="00F078A1">
      <w:pPr>
        <w:rPr>
          <w:rFonts w:ascii="Calibri" w:hAnsi="Calibri"/>
          <w:b/>
          <w:lang w:val="en-US"/>
        </w:rPr>
      </w:pPr>
      <w:r>
        <w:rPr>
          <w:rFonts w:ascii="Calibri" w:hAnsi="Calibri"/>
          <w:b/>
          <w:lang w:val="en-US"/>
        </w:rPr>
        <w:t>What we mean by ‘inference’</w:t>
      </w:r>
      <w:r w:rsidR="006D6634" w:rsidRPr="00F078A1">
        <w:rPr>
          <w:rFonts w:ascii="Calibri" w:hAnsi="Calibri"/>
          <w:b/>
          <w:lang w:val="en-US"/>
        </w:rPr>
        <w:t>?</w:t>
      </w:r>
    </w:p>
    <w:p w14:paraId="7D4ECD4F" w14:textId="26FEAF12" w:rsidR="00F078A1" w:rsidRPr="00852F72" w:rsidRDefault="00541706" w:rsidP="00852F72">
      <w:pPr>
        <w:jc w:val="both"/>
        <w:rPr>
          <w:rFonts w:ascii="Calibri" w:hAnsi="Calibri"/>
          <w:lang w:val="en-US"/>
        </w:rPr>
      </w:pPr>
      <w:r>
        <w:rPr>
          <w:rFonts w:ascii="Calibri" w:eastAsia="Times New Roman" w:hAnsi="Calibri" w:cs="Arial"/>
          <w:color w:val="222222"/>
          <w:lang w:val="en-US"/>
        </w:rPr>
        <w:t>As t</w:t>
      </w:r>
      <w:r w:rsidR="00475DCC" w:rsidRPr="00F078A1">
        <w:rPr>
          <w:rFonts w:ascii="Calibri" w:eastAsia="Times New Roman" w:hAnsi="Calibri" w:cs="Arial"/>
          <w:color w:val="222222"/>
          <w:lang w:val="en-US"/>
        </w:rPr>
        <w:t xml:space="preserve">he </w:t>
      </w:r>
      <w:r w:rsidR="00EB64BB">
        <w:rPr>
          <w:rFonts w:ascii="Calibri" w:eastAsia="Times New Roman" w:hAnsi="Calibri" w:cs="Arial"/>
          <w:color w:val="222222"/>
          <w:lang w:val="en-US"/>
        </w:rPr>
        <w:t xml:space="preserve">term </w:t>
      </w:r>
      <w:r w:rsidR="00EE5E4E" w:rsidRPr="00F078A1">
        <w:rPr>
          <w:rFonts w:ascii="Calibri" w:eastAsia="Times New Roman" w:hAnsi="Calibri" w:cs="Arial"/>
          <w:color w:val="222222"/>
          <w:lang w:val="en-US"/>
        </w:rPr>
        <w:t xml:space="preserve">has been borrowed by </w:t>
      </w:r>
      <w:r w:rsidR="00475DCC" w:rsidRPr="00F078A1">
        <w:rPr>
          <w:rFonts w:ascii="Calibri" w:eastAsia="Times New Roman" w:hAnsi="Calibri" w:cs="Arial"/>
          <w:color w:val="222222"/>
          <w:lang w:val="en-US"/>
        </w:rPr>
        <w:t>various scientific</w:t>
      </w:r>
      <w:r w:rsidR="00EE5E4E" w:rsidRPr="00F078A1">
        <w:rPr>
          <w:rFonts w:ascii="Calibri" w:eastAsia="Times New Roman" w:hAnsi="Calibri" w:cs="Arial"/>
          <w:color w:val="222222"/>
          <w:lang w:val="en-US"/>
        </w:rPr>
        <w:t xml:space="preserve"> </w:t>
      </w:r>
      <w:r w:rsidR="00755D67">
        <w:rPr>
          <w:rFonts w:ascii="Calibri" w:eastAsia="Times New Roman" w:hAnsi="Calibri" w:cs="Arial"/>
          <w:color w:val="222222"/>
          <w:lang w:val="en-US"/>
        </w:rPr>
        <w:t>fields</w:t>
      </w:r>
      <w:r w:rsidR="00EE5E4E" w:rsidRPr="00F078A1">
        <w:rPr>
          <w:rFonts w:ascii="Calibri" w:eastAsia="Times New Roman" w:hAnsi="Calibri" w:cs="Arial"/>
          <w:color w:val="222222"/>
          <w:lang w:val="en-US"/>
        </w:rPr>
        <w:t xml:space="preserve"> to mean different things</w:t>
      </w:r>
      <w:r>
        <w:rPr>
          <w:rFonts w:ascii="Calibri" w:eastAsia="Times New Roman" w:hAnsi="Calibri" w:cs="Arial"/>
          <w:color w:val="222222"/>
          <w:lang w:val="en-US"/>
        </w:rPr>
        <w:t xml:space="preserve"> </w:t>
      </w:r>
      <w:r>
        <w:rPr>
          <w:rFonts w:ascii="Calibri" w:eastAsia="Times New Roman" w:hAnsi="Calibri" w:cs="Arial"/>
          <w:color w:val="222222"/>
          <w:lang w:val="en-US"/>
        </w:rPr>
        <w:fldChar w:fldCharType="begin"/>
      </w:r>
      <w:r>
        <w:rPr>
          <w:rFonts w:ascii="Calibri" w:eastAsia="Times New Roman" w:hAnsi="Calibri" w:cs="Arial"/>
          <w:color w:val="222222"/>
          <w:lang w:val="en-US"/>
        </w:rPr>
        <w:instrText xml:space="preserve"> ADDIN EN.CITE &lt;EndNote&gt;&lt;Cite&gt;&lt;Author&gt;Efron&lt;/Author&gt;&lt;Year&gt;2016&lt;/Year&gt;&lt;RecNum&gt;6362&lt;/RecNum&gt;&lt;DisplayText&gt;(1)&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Pr>
          <w:rFonts w:ascii="Calibri" w:eastAsia="Times New Roman" w:hAnsi="Calibri" w:cs="Arial"/>
          <w:color w:val="222222"/>
          <w:lang w:val="en-US"/>
        </w:rPr>
        <w:fldChar w:fldCharType="separate"/>
      </w:r>
      <w:r>
        <w:rPr>
          <w:rFonts w:ascii="Calibri" w:eastAsia="Times New Roman" w:hAnsi="Calibri" w:cs="Arial"/>
          <w:noProof/>
          <w:color w:val="222222"/>
          <w:lang w:val="en-US"/>
        </w:rPr>
        <w:t>(</w:t>
      </w:r>
      <w:hyperlink w:anchor="_ENREF_1" w:tooltip="Efron, 2016 #6362" w:history="1">
        <w:r w:rsidR="00655343">
          <w:rPr>
            <w:rFonts w:ascii="Calibri" w:eastAsia="Times New Roman" w:hAnsi="Calibri" w:cs="Arial"/>
            <w:noProof/>
            <w:color w:val="222222"/>
            <w:lang w:val="en-US"/>
          </w:rPr>
          <w:t>1</w:t>
        </w:r>
      </w:hyperlink>
      <w:r>
        <w:rPr>
          <w:rFonts w:ascii="Calibri" w:eastAsia="Times New Roman" w:hAnsi="Calibri" w:cs="Arial"/>
          <w:noProof/>
          <w:color w:val="222222"/>
          <w:lang w:val="en-US"/>
        </w:rPr>
        <w:t>)</w:t>
      </w:r>
      <w:r>
        <w:rPr>
          <w:rFonts w:ascii="Calibri" w:eastAsia="Times New Roman" w:hAnsi="Calibri" w:cs="Arial"/>
          <w:color w:val="222222"/>
          <w:lang w:val="en-US"/>
        </w:rPr>
        <w:fldChar w:fldCharType="end"/>
      </w:r>
      <w:r>
        <w:rPr>
          <w:rFonts w:ascii="Calibri" w:eastAsia="Times New Roman" w:hAnsi="Calibri" w:cs="Arial"/>
          <w:color w:val="222222"/>
          <w:lang w:val="en-US"/>
        </w:rPr>
        <w:t>,</w:t>
      </w:r>
      <w:r w:rsidR="00331017" w:rsidRPr="00F078A1">
        <w:rPr>
          <w:rFonts w:ascii="Calibri" w:eastAsia="Times New Roman" w:hAnsi="Calibri" w:cs="Arial"/>
          <w:color w:val="222222"/>
          <w:lang w:val="en-US"/>
        </w:rPr>
        <w:t xml:space="preserve"> </w:t>
      </w:r>
      <w:r>
        <w:rPr>
          <w:rFonts w:ascii="Calibri" w:eastAsia="Times New Roman" w:hAnsi="Calibri" w:cs="Arial"/>
          <w:color w:val="222222"/>
          <w:lang w:val="en-US"/>
        </w:rPr>
        <w:t>we want to make clear that we adopt</w:t>
      </w:r>
      <w:r w:rsidR="00331017" w:rsidRPr="00F078A1">
        <w:rPr>
          <w:rFonts w:ascii="Calibri" w:eastAsia="Times New Roman" w:hAnsi="Calibri" w:cs="Arial"/>
          <w:color w:val="222222"/>
          <w:lang w:val="en-US"/>
        </w:rPr>
        <w:t xml:space="preserve"> the </w:t>
      </w:r>
      <w:r w:rsidR="00755D67">
        <w:rPr>
          <w:rFonts w:ascii="Calibri" w:eastAsia="Times New Roman" w:hAnsi="Calibri" w:cs="Arial"/>
          <w:color w:val="222222"/>
          <w:lang w:val="en-US"/>
        </w:rPr>
        <w:t>sense common in</w:t>
      </w:r>
      <w:r>
        <w:rPr>
          <w:rFonts w:ascii="Calibri" w:eastAsia="Times New Roman" w:hAnsi="Calibri" w:cs="Arial"/>
          <w:color w:val="222222"/>
          <w:lang w:val="en-US"/>
        </w:rPr>
        <w:t xml:space="preserve"> classical statistics </w:t>
      </w:r>
      <w:r w:rsidR="00076993">
        <w:rPr>
          <w:rFonts w:ascii="Calibri" w:eastAsia="Times New Roman" w:hAnsi="Calibri" w:cs="Arial"/>
          <w:color w:val="222222"/>
          <w:lang w:val="en-US"/>
        </w:rPr>
        <w:fldChar w:fldCharType="begin"/>
      </w:r>
      <w:r w:rsidR="00076993">
        <w:rPr>
          <w:rFonts w:ascii="Calibri" w:eastAsia="Times New Roman" w:hAnsi="Calibri" w:cs="Arial"/>
          <w:color w:val="222222"/>
          <w:lang w:val="en-US"/>
        </w:rPr>
        <w:instrText xml:space="preserve"> ADDIN EN.CITE &lt;EndNote&gt;&lt;Cite&gt;&lt;Author&gt;Casella&lt;/Author&gt;&lt;Year&gt;2002&lt;/Year&gt;&lt;RecNum&gt;6913&lt;/RecNum&gt;&lt;DisplayText&gt;(2)&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Pr>
          <w:rFonts w:ascii="Calibri" w:eastAsia="Times New Roman" w:hAnsi="Calibri" w:cs="Arial"/>
          <w:color w:val="222222"/>
          <w:lang w:val="en-US"/>
        </w:rPr>
        <w:fldChar w:fldCharType="separate"/>
      </w:r>
      <w:r w:rsidR="00076993">
        <w:rPr>
          <w:rFonts w:ascii="Calibri" w:eastAsia="Times New Roman" w:hAnsi="Calibri" w:cs="Arial"/>
          <w:noProof/>
          <w:color w:val="222222"/>
          <w:lang w:val="en-US"/>
        </w:rPr>
        <w:t>(</w:t>
      </w:r>
      <w:hyperlink w:anchor="_ENREF_2" w:tooltip="Casella, 2002 #6913" w:history="1">
        <w:r w:rsidR="00655343">
          <w:rPr>
            <w:rFonts w:ascii="Calibri" w:eastAsia="Times New Roman" w:hAnsi="Calibri" w:cs="Arial"/>
            <w:noProof/>
            <w:color w:val="222222"/>
            <w:lang w:val="en-US"/>
          </w:rPr>
          <w:t>2</w:t>
        </w:r>
      </w:hyperlink>
      <w:r w:rsidR="00076993">
        <w:rPr>
          <w:rFonts w:ascii="Calibri" w:eastAsia="Times New Roman" w:hAnsi="Calibri" w:cs="Arial"/>
          <w:noProof/>
          <w:color w:val="222222"/>
          <w:lang w:val="en-US"/>
        </w:rPr>
        <w:t>)</w:t>
      </w:r>
      <w:r w:rsidR="00076993">
        <w:rPr>
          <w:rFonts w:ascii="Calibri" w:eastAsia="Times New Roman" w:hAnsi="Calibri" w:cs="Arial"/>
          <w:color w:val="222222"/>
          <w:lang w:val="en-US"/>
        </w:rPr>
        <w:fldChar w:fldCharType="end"/>
      </w:r>
      <w:r>
        <w:rPr>
          <w:rFonts w:ascii="Calibri" w:eastAsia="Times New Roman" w:hAnsi="Calibri" w:cs="Arial"/>
          <w:color w:val="222222"/>
          <w:lang w:val="en-US"/>
        </w:rPr>
        <w:t>.</w:t>
      </w:r>
      <w:r w:rsidR="00331017" w:rsidRPr="00F078A1">
        <w:rPr>
          <w:rFonts w:ascii="Calibri" w:eastAsia="Times New Roman" w:hAnsi="Calibri" w:cs="Arial"/>
          <w:color w:val="222222"/>
          <w:lang w:val="en-US"/>
        </w:rPr>
        <w:t xml:space="preserve"> </w:t>
      </w:r>
      <w:r>
        <w:rPr>
          <w:rFonts w:ascii="Calibri" w:hAnsi="Calibri" w:cs="Helvetica"/>
          <w:bCs/>
          <w:color w:val="000000"/>
          <w:lang w:val="en-US" w:eastAsia="en-US"/>
        </w:rPr>
        <w:t>I</w:t>
      </w:r>
      <w:r w:rsidR="00331017" w:rsidRPr="00F078A1">
        <w:rPr>
          <w:rFonts w:ascii="Calibri" w:hAnsi="Calibri" w:cs="Helvetica"/>
          <w:bCs/>
          <w:color w:val="000000"/>
          <w:lang w:val="en-US" w:eastAsia="en-US"/>
        </w:rPr>
        <w:t xml:space="preserve">nference is aimed at </w:t>
      </w:r>
      <w:r w:rsidR="009A474F">
        <w:rPr>
          <w:rFonts w:ascii="Calibri" w:hAnsi="Calibri" w:cs="Helvetica"/>
          <w:bCs/>
          <w:color w:val="000000"/>
          <w:lang w:val="en-US" w:eastAsia="en-US"/>
        </w:rPr>
        <w:t xml:space="preserve">scientific discovery by </w:t>
      </w:r>
      <w:r w:rsidR="00331017" w:rsidRPr="00F078A1">
        <w:rPr>
          <w:rFonts w:ascii="Calibri" w:hAnsi="Calibri" w:cs="Helvetica"/>
          <w:bCs/>
          <w:color w:val="000000"/>
          <w:lang w:val="en-US" w:eastAsia="en-US"/>
        </w:rPr>
        <w:t xml:space="preserve">uncovering certain </w:t>
      </w:r>
      <w:r w:rsidR="009865F2">
        <w:rPr>
          <w:rFonts w:ascii="Calibri" w:hAnsi="Calibri" w:cs="Helvetica"/>
          <w:bCs/>
          <w:color w:val="000000"/>
          <w:lang w:val="en-US" w:eastAsia="en-US"/>
        </w:rPr>
        <w:t>“</w:t>
      </w:r>
      <w:r w:rsidR="00F535D6">
        <w:rPr>
          <w:rFonts w:ascii="Calibri" w:hAnsi="Calibri" w:cs="Helvetica"/>
          <w:bCs/>
          <w:color w:val="000000"/>
          <w:lang w:val="en-US" w:eastAsia="en-US"/>
        </w:rPr>
        <w:t>true</w:t>
      </w:r>
      <w:r w:rsidR="009865F2">
        <w:rPr>
          <w:rFonts w:ascii="Calibri" w:hAnsi="Calibri" w:cs="Helvetica"/>
          <w:bCs/>
          <w:color w:val="000000"/>
          <w:lang w:val="en-US" w:eastAsia="en-US"/>
        </w:rPr>
        <w:t>”</w:t>
      </w:r>
      <w:r w:rsidR="00F535D6">
        <w:rPr>
          <w:rFonts w:ascii="Calibri" w:hAnsi="Calibri" w:cs="Helvetica"/>
          <w:bCs/>
          <w:color w:val="000000"/>
          <w:lang w:val="en-US" w:eastAsia="en-US"/>
        </w:rPr>
        <w:t xml:space="preserve"> properties</w:t>
      </w:r>
      <w:r w:rsidR="00331017" w:rsidRPr="00F078A1">
        <w:rPr>
          <w:rFonts w:ascii="Calibri" w:hAnsi="Calibri" w:cs="Helvetica"/>
          <w:bCs/>
          <w:color w:val="000000"/>
          <w:lang w:val="en-US" w:eastAsia="en-US"/>
        </w:rPr>
        <w:t xml:space="preserve"> about a natural phenomenon of interest by</w:t>
      </w:r>
      <w:r w:rsidR="00331017" w:rsidRPr="00F078A1">
        <w:rPr>
          <w:rFonts w:ascii="Calibri" w:eastAsia="Times New Roman" w:hAnsi="Calibri" w:cs="Arial"/>
          <w:color w:val="222222"/>
          <w:lang w:val="en-US"/>
        </w:rPr>
        <w:t xml:space="preserve"> </w:t>
      </w:r>
      <w:r w:rsidR="00331017" w:rsidRPr="00F078A1">
        <w:rPr>
          <w:rFonts w:ascii="Calibri" w:hAnsi="Calibri" w:cs="Helvetica"/>
          <w:color w:val="000000"/>
          <w:lang w:val="en-US" w:eastAsia="en-US"/>
        </w:rPr>
        <w:t xml:space="preserve">answering whether an effect is likely to exists in the world. </w:t>
      </w:r>
      <w:r w:rsidR="0027261D" w:rsidRPr="00E263B2">
        <w:rPr>
          <w:rStyle w:val="s2"/>
          <w:rFonts w:ascii="Calibri" w:hAnsi="Calibri"/>
          <w:color w:val="000000" w:themeColor="text1"/>
          <w:sz w:val="22"/>
          <w:szCs w:val="22"/>
          <w:lang w:val="en-US"/>
        </w:rPr>
        <w:t xml:space="preserve">This modeling goal is for instance especially suited to ask, “Which gene locations </w:t>
      </w:r>
      <w:r w:rsidR="0027261D" w:rsidRPr="00E263B2">
        <w:rPr>
          <w:rStyle w:val="s2"/>
          <w:rFonts w:ascii="Calibri" w:hAnsi="Calibri"/>
          <w:i/>
          <w:color w:val="000000" w:themeColor="text1"/>
          <w:sz w:val="22"/>
          <w:szCs w:val="22"/>
          <w:lang w:val="en-US"/>
        </w:rPr>
        <w:t>contribute to</w:t>
      </w:r>
      <w:r w:rsidR="0027261D" w:rsidRPr="00E263B2">
        <w:rPr>
          <w:rStyle w:val="s2"/>
          <w:rFonts w:ascii="Calibri" w:hAnsi="Calibri"/>
          <w:color w:val="000000" w:themeColor="text1"/>
          <w:sz w:val="22"/>
          <w:szCs w:val="22"/>
          <w:lang w:val="en-US"/>
        </w:rPr>
        <w:t xml:space="preserve"> or </w:t>
      </w:r>
      <w:r w:rsidR="0027261D" w:rsidRPr="00E263B2">
        <w:rPr>
          <w:rStyle w:val="s2"/>
          <w:rFonts w:ascii="Calibri" w:hAnsi="Calibri"/>
          <w:i/>
          <w:color w:val="000000" w:themeColor="text1"/>
          <w:sz w:val="22"/>
          <w:szCs w:val="22"/>
          <w:lang w:val="en-US"/>
        </w:rPr>
        <w:t>are associated</w:t>
      </w:r>
      <w:r w:rsidR="0027261D" w:rsidRPr="00E263B2">
        <w:rPr>
          <w:rStyle w:val="s2"/>
          <w:rFonts w:ascii="Calibri" w:hAnsi="Calibri"/>
          <w:color w:val="000000" w:themeColor="text1"/>
          <w:sz w:val="22"/>
          <w:szCs w:val="22"/>
          <w:lang w:val="en-US"/>
        </w:rPr>
        <w:t xml:space="preserve"> with </w:t>
      </w:r>
      <w:r w:rsidR="00575454">
        <w:rPr>
          <w:rStyle w:val="s2"/>
          <w:rFonts w:ascii="Calibri" w:hAnsi="Calibri"/>
          <w:color w:val="000000" w:themeColor="text1"/>
          <w:sz w:val="22"/>
          <w:szCs w:val="22"/>
          <w:lang w:val="en-US"/>
        </w:rPr>
        <w:t>a disease</w:t>
      </w:r>
      <w:r w:rsidR="0027261D" w:rsidRPr="00E263B2">
        <w:rPr>
          <w:rStyle w:val="s2"/>
          <w:rFonts w:ascii="Calibri" w:hAnsi="Calibri"/>
          <w:color w:val="000000" w:themeColor="text1"/>
          <w:sz w:val="22"/>
          <w:szCs w:val="22"/>
          <w:lang w:val="en-US"/>
        </w:rPr>
        <w:t>?”</w:t>
      </w:r>
      <w:r w:rsidR="0027261D">
        <w:rPr>
          <w:rStyle w:val="s2"/>
          <w:rFonts w:ascii="Calibri" w:hAnsi="Calibri"/>
          <w:color w:val="000000" w:themeColor="text1"/>
          <w:sz w:val="22"/>
          <w:szCs w:val="22"/>
          <w:lang w:val="en-US"/>
        </w:rPr>
        <w:t xml:space="preserve"> </w:t>
      </w:r>
      <w:proofErr w:type="gramStart"/>
      <w:r w:rsidR="001D1896">
        <w:rPr>
          <w:rFonts w:ascii="Calibri" w:hAnsi="Calibri" w:cs="Helvetica"/>
          <w:color w:val="000000"/>
          <w:lang w:val="en-US" w:eastAsia="en-US"/>
        </w:rPr>
        <w:t>P</w:t>
      </w:r>
      <w:r w:rsidR="001D1896" w:rsidRPr="00F078A1">
        <w:rPr>
          <w:rFonts w:ascii="Calibri" w:hAnsi="Calibri" w:cs="Helvetica"/>
          <w:color w:val="000000"/>
          <w:lang w:val="en-US" w:eastAsia="en-US"/>
        </w:rPr>
        <w:t>roviding</w:t>
      </w:r>
      <w:proofErr w:type="gramEnd"/>
      <w:r w:rsidR="001D1896" w:rsidRPr="00F078A1">
        <w:rPr>
          <w:rFonts w:ascii="Calibri" w:hAnsi="Calibri" w:cs="Helvetica"/>
          <w:color w:val="000000"/>
          <w:lang w:val="en-US" w:eastAsia="en-US"/>
        </w:rPr>
        <w:t xml:space="preserve"> </w:t>
      </w:r>
      <w:r w:rsidR="00716FA1">
        <w:rPr>
          <w:rFonts w:ascii="Calibri" w:hAnsi="Calibri" w:cs="Helvetica"/>
          <w:color w:val="000000"/>
          <w:lang w:val="en-US" w:eastAsia="en-US"/>
        </w:rPr>
        <w:t xml:space="preserve">such </w:t>
      </w:r>
      <w:r w:rsidR="001D1896" w:rsidRPr="00F078A1">
        <w:rPr>
          <w:rFonts w:ascii="Calibri" w:hAnsi="Calibri" w:cs="Helvetica"/>
          <w:color w:val="000000"/>
          <w:lang w:val="en-US" w:eastAsia="en-US"/>
        </w:rPr>
        <w:t xml:space="preserve">novel insight </w:t>
      </w:r>
      <w:r w:rsidR="001D1896">
        <w:rPr>
          <w:rFonts w:ascii="Calibri" w:hAnsi="Calibri" w:cs="Helvetica"/>
          <w:color w:val="000000"/>
          <w:lang w:val="en-US" w:eastAsia="en-US"/>
        </w:rPr>
        <w:t xml:space="preserve">as a </w:t>
      </w:r>
      <w:r w:rsidR="00331017" w:rsidRPr="00F078A1">
        <w:rPr>
          <w:rFonts w:ascii="Calibri" w:hAnsi="Calibri" w:cs="Helvetica"/>
          <w:color w:val="000000"/>
          <w:lang w:val="en-US" w:eastAsia="en-US"/>
        </w:rPr>
        <w:t xml:space="preserve">service to science </w:t>
      </w:r>
      <w:r w:rsidR="00F83534" w:rsidRPr="00F078A1">
        <w:rPr>
          <w:rFonts w:ascii="Calibri" w:hAnsi="Calibri" w:cs="Helvetica"/>
          <w:color w:val="000000"/>
          <w:lang w:val="en-US" w:eastAsia="en-US"/>
        </w:rPr>
        <w:t xml:space="preserve">is achieved by </w:t>
      </w:r>
      <w:r w:rsidR="00F83534" w:rsidRPr="00F078A1">
        <w:rPr>
          <w:rFonts w:ascii="Calibri" w:hAnsi="Calibri" w:cs="Arial"/>
          <w:color w:val="000000"/>
          <w:lang w:val="en-US" w:eastAsia="en-US"/>
        </w:rPr>
        <w:t>making explici</w:t>
      </w:r>
      <w:r w:rsidR="00844EAF">
        <w:rPr>
          <w:rFonts w:ascii="Calibri" w:hAnsi="Calibri" w:cs="Arial"/>
          <w:color w:val="000000"/>
          <w:lang w:val="en-US" w:eastAsia="en-US"/>
        </w:rPr>
        <w:t>t</w:t>
      </w:r>
      <w:r w:rsidR="00F83534" w:rsidRPr="00F078A1">
        <w:rPr>
          <w:rFonts w:ascii="Calibri" w:hAnsi="Calibri" w:cs="Arial"/>
          <w:color w:val="000000"/>
          <w:lang w:val="en-US" w:eastAsia="en-US"/>
        </w:rPr>
        <w:t xml:space="preserve"> assumptions about </w:t>
      </w:r>
      <w:r w:rsidR="00AA1BC9">
        <w:rPr>
          <w:rFonts w:ascii="Calibri" w:hAnsi="Calibri" w:cs="Arial"/>
          <w:color w:val="000000"/>
          <w:lang w:val="en-US" w:eastAsia="en-US"/>
        </w:rPr>
        <w:t>how</w:t>
      </w:r>
      <w:r w:rsidR="00F83534" w:rsidRPr="00F078A1">
        <w:rPr>
          <w:rFonts w:ascii="Calibri" w:hAnsi="Calibri" w:cs="Arial"/>
          <w:color w:val="000000"/>
          <w:lang w:val="en-US" w:eastAsia="en-US"/>
        </w:rPr>
        <w:t xml:space="preserve"> </w:t>
      </w:r>
      <w:r w:rsidR="00AA1BC9">
        <w:rPr>
          <w:rFonts w:ascii="Calibri" w:hAnsi="Calibri" w:cs="Arial"/>
          <w:color w:val="000000"/>
          <w:lang w:val="en-US" w:eastAsia="en-US"/>
        </w:rPr>
        <w:t xml:space="preserve">the observed </w:t>
      </w:r>
      <w:r w:rsidR="00F83534" w:rsidRPr="00F078A1">
        <w:rPr>
          <w:rFonts w:ascii="Calibri" w:hAnsi="Calibri" w:cs="Arial"/>
          <w:color w:val="000000"/>
          <w:lang w:val="en-US" w:eastAsia="en-US"/>
        </w:rPr>
        <w:t>data</w:t>
      </w:r>
      <w:r w:rsidR="00AA1BC9">
        <w:rPr>
          <w:rFonts w:ascii="Calibri" w:hAnsi="Calibri" w:cs="Arial"/>
          <w:color w:val="000000"/>
          <w:lang w:val="en-US" w:eastAsia="en-US"/>
        </w:rPr>
        <w:t xml:space="preserve"> arose</w:t>
      </w:r>
      <w:r w:rsidR="00F83534" w:rsidRPr="00F078A1">
        <w:rPr>
          <w:rFonts w:ascii="Calibri" w:hAnsi="Calibri" w:cs="Arial"/>
          <w:color w:val="000000"/>
          <w:lang w:val="en-US" w:eastAsia="en-US"/>
        </w:rPr>
        <w:t>. Properties of the underlying generative mechanism are then derived by</w:t>
      </w:r>
      <w:r w:rsidR="00F83534" w:rsidRPr="00F078A1">
        <w:rPr>
          <w:rFonts w:ascii="Calibri" w:eastAsia="Times New Roman" w:hAnsi="Calibri" w:cs="Arial"/>
          <w:bCs/>
          <w:color w:val="222222"/>
          <w:lang w:val="en-US"/>
        </w:rPr>
        <w:t> und</w:t>
      </w:r>
      <w:r w:rsidR="00BF45AF">
        <w:rPr>
          <w:rFonts w:ascii="Calibri" w:eastAsia="Times New Roman" w:hAnsi="Calibri" w:cs="Arial"/>
          <w:bCs/>
          <w:color w:val="222222"/>
          <w:lang w:val="en-US"/>
        </w:rPr>
        <w:t>erstanding the way the</w:t>
      </w:r>
      <w:r w:rsidR="00F83534" w:rsidRPr="00F078A1">
        <w:rPr>
          <w:rFonts w:ascii="Calibri" w:eastAsia="Times New Roman" w:hAnsi="Calibri" w:cs="Arial"/>
          <w:bCs/>
          <w:color w:val="222222"/>
          <w:lang w:val="en-US"/>
        </w:rPr>
        <w:t xml:space="preserve"> outcome is affected by </w:t>
      </w:r>
      <w:r w:rsidR="00B32C4F">
        <w:rPr>
          <w:rFonts w:ascii="Calibri" w:eastAsia="Times New Roman" w:hAnsi="Calibri" w:cs="Arial"/>
          <w:bCs/>
          <w:color w:val="222222"/>
          <w:lang w:val="en-US"/>
        </w:rPr>
        <w:t>a set of</w:t>
      </w:r>
      <w:r w:rsidR="00F83534" w:rsidRPr="00F078A1">
        <w:rPr>
          <w:rFonts w:ascii="Calibri" w:eastAsia="Times New Roman" w:hAnsi="Calibri" w:cs="Arial"/>
          <w:bCs/>
          <w:color w:val="222222"/>
          <w:lang w:val="en-US"/>
        </w:rPr>
        <w:t xml:space="preserve"> </w:t>
      </w:r>
      <w:r w:rsidR="00B32C4F">
        <w:rPr>
          <w:rFonts w:ascii="Calibri" w:eastAsia="Times New Roman" w:hAnsi="Calibri" w:cs="Arial"/>
          <w:bCs/>
          <w:color w:val="222222"/>
          <w:lang w:val="en-US"/>
        </w:rPr>
        <w:t>measures</w:t>
      </w:r>
      <w:r w:rsidR="00F83534" w:rsidRPr="00F078A1">
        <w:rPr>
          <w:rFonts w:ascii="Calibri" w:eastAsia="Times New Roman" w:hAnsi="Calibri" w:cs="Arial"/>
          <w:bCs/>
          <w:color w:val="222222"/>
          <w:lang w:val="en-US"/>
        </w:rPr>
        <w:t xml:space="preserve"> of interest. The inference paradigm is aimed at better understanding the </w:t>
      </w:r>
      <w:r w:rsidR="00246423">
        <w:rPr>
          <w:rFonts w:ascii="Calibri" w:eastAsia="Times New Roman" w:hAnsi="Calibri" w:cs="Arial"/>
          <w:bCs/>
          <w:color w:val="222222"/>
          <w:lang w:val="en-US"/>
        </w:rPr>
        <w:t xml:space="preserve">individual </w:t>
      </w:r>
      <w:r w:rsidR="009865F2">
        <w:rPr>
          <w:rFonts w:ascii="Calibri" w:eastAsia="Times New Roman" w:hAnsi="Calibri" w:cs="Arial"/>
          <w:bCs/>
          <w:color w:val="222222"/>
          <w:lang w:val="en-US"/>
        </w:rPr>
        <w:t>relevance of each input measure</w:t>
      </w:r>
      <w:r w:rsidR="00F83534" w:rsidRPr="00F078A1">
        <w:rPr>
          <w:rFonts w:ascii="Calibri" w:eastAsia="Times New Roman" w:hAnsi="Calibri" w:cs="Arial"/>
          <w:bCs/>
          <w:color w:val="222222"/>
          <w:lang w:val="en-US"/>
        </w:rPr>
        <w:t xml:space="preserve"> in </w:t>
      </w:r>
      <w:r w:rsidR="009865F2">
        <w:rPr>
          <w:rFonts w:ascii="Calibri" w:eastAsia="Times New Roman" w:hAnsi="Calibri" w:cs="Arial"/>
          <w:bCs/>
          <w:color w:val="222222"/>
          <w:lang w:val="en-US"/>
        </w:rPr>
        <w:t xml:space="preserve">impacting </w:t>
      </w:r>
      <w:r w:rsidR="00F83534" w:rsidRPr="00F078A1">
        <w:rPr>
          <w:rFonts w:ascii="Calibri" w:eastAsia="Times New Roman" w:hAnsi="Calibri" w:cs="Arial"/>
          <w:bCs/>
          <w:color w:val="222222"/>
          <w:lang w:val="en-US"/>
        </w:rPr>
        <w:t xml:space="preserve">the response variable. </w:t>
      </w:r>
      <w:proofErr w:type="gramStart"/>
      <w:r w:rsidR="00AB27D3" w:rsidRPr="00F078A1">
        <w:rPr>
          <w:rFonts w:ascii="Calibri" w:eastAsia="Times New Roman" w:hAnsi="Calibri" w:cs="Arial"/>
          <w:color w:val="222222"/>
          <w:lang w:val="en-US"/>
        </w:rPr>
        <w:t>In particular, the</w:t>
      </w:r>
      <w:proofErr w:type="gramEnd"/>
      <w:r w:rsidR="00AB27D3" w:rsidRPr="00F078A1">
        <w:rPr>
          <w:rFonts w:ascii="Calibri" w:eastAsia="Times New Roman" w:hAnsi="Calibri" w:cs="Arial"/>
          <w:color w:val="222222"/>
          <w:lang w:val="en-US"/>
        </w:rPr>
        <w:t xml:space="preserve"> investigator wants</w:t>
      </w:r>
      <w:r w:rsidR="009865F2">
        <w:rPr>
          <w:rFonts w:ascii="Calibri" w:eastAsia="Times New Roman" w:hAnsi="Calibri" w:cs="Arial"/>
          <w:color w:val="222222"/>
          <w:lang w:val="en-US"/>
        </w:rPr>
        <w:t xml:space="preserve"> to </w:t>
      </w:r>
      <w:r w:rsidR="00B32C4F">
        <w:rPr>
          <w:rFonts w:ascii="Calibri" w:eastAsia="Times New Roman" w:hAnsi="Calibri" w:cs="Arial"/>
          <w:bCs/>
          <w:color w:val="222222"/>
          <w:lang w:val="en-US"/>
        </w:rPr>
        <w:t xml:space="preserve">quantify </w:t>
      </w:r>
      <w:r w:rsidR="00AB27D3" w:rsidRPr="00F078A1">
        <w:rPr>
          <w:rFonts w:ascii="Calibri" w:eastAsia="Times New Roman" w:hAnsi="Calibri" w:cs="Arial"/>
          <w:bCs/>
          <w:color w:val="222222"/>
          <w:lang w:val="en-US"/>
        </w:rPr>
        <w:t xml:space="preserve">the </w:t>
      </w:r>
      <w:r w:rsidR="00B32C4F">
        <w:rPr>
          <w:rFonts w:ascii="Calibri" w:eastAsia="Times New Roman" w:hAnsi="Calibri" w:cs="Arial"/>
          <w:bCs/>
          <w:color w:val="222222"/>
          <w:lang w:val="en-US"/>
        </w:rPr>
        <w:t xml:space="preserve">relatively more </w:t>
      </w:r>
      <w:r w:rsidR="00AB27D3" w:rsidRPr="00F078A1">
        <w:rPr>
          <w:rFonts w:ascii="Calibri" w:eastAsia="Times New Roman" w:hAnsi="Calibri" w:cs="Arial"/>
          <w:bCs/>
          <w:color w:val="222222"/>
          <w:lang w:val="en-US"/>
        </w:rPr>
        <w:t xml:space="preserve">important predictors among a large set of </w:t>
      </w:r>
      <w:r w:rsidR="005A3981">
        <w:rPr>
          <w:rFonts w:ascii="Calibri" w:eastAsia="Times New Roman" w:hAnsi="Calibri" w:cs="Arial"/>
          <w:bCs/>
          <w:color w:val="222222"/>
          <w:lang w:val="en-US"/>
        </w:rPr>
        <w:t>hand-selected candidate</w:t>
      </w:r>
      <w:r w:rsidR="00AB27D3" w:rsidRPr="00F078A1">
        <w:rPr>
          <w:rFonts w:ascii="Calibri" w:eastAsia="Times New Roman" w:hAnsi="Calibri" w:cs="Arial"/>
          <w:bCs/>
          <w:color w:val="222222"/>
          <w:lang w:val="en-US"/>
        </w:rPr>
        <w:t xml:space="preserve"> variables</w:t>
      </w:r>
      <w:r w:rsidR="00AB27D3" w:rsidRPr="00F078A1">
        <w:rPr>
          <w:rFonts w:ascii="Calibri" w:eastAsia="Times New Roman" w:hAnsi="Calibri" w:cs="Arial"/>
          <w:color w:val="222222"/>
          <w:lang w:val="en-US"/>
        </w:rPr>
        <w:t xml:space="preserve">. </w:t>
      </w:r>
      <w:r w:rsidR="00F83534" w:rsidRPr="00F078A1">
        <w:rPr>
          <w:rFonts w:ascii="Calibri" w:eastAsia="Times New Roman" w:hAnsi="Calibri" w:cs="Arial"/>
          <w:bCs/>
          <w:color w:val="222222"/>
          <w:lang w:val="en-US"/>
        </w:rPr>
        <w:t xml:space="preserve">This intention explains why historically many </w:t>
      </w:r>
      <w:r w:rsidR="00F66D5F">
        <w:rPr>
          <w:rFonts w:ascii="Calibri" w:eastAsia="Times New Roman" w:hAnsi="Calibri" w:cs="Arial"/>
          <w:bCs/>
          <w:color w:val="222222"/>
          <w:lang w:val="en-US"/>
        </w:rPr>
        <w:t>statistical approach</w:t>
      </w:r>
      <w:r w:rsidR="00246423">
        <w:rPr>
          <w:rFonts w:ascii="Calibri" w:eastAsia="Times New Roman" w:hAnsi="Calibri" w:cs="Arial"/>
          <w:bCs/>
          <w:color w:val="222222"/>
          <w:lang w:val="en-US"/>
        </w:rPr>
        <w:t xml:space="preserve"> in the empirical sciences have been linear model approaches</w:t>
      </w:r>
      <w:r w:rsidR="00F83534" w:rsidRPr="00F078A1">
        <w:rPr>
          <w:rFonts w:ascii="Calibri" w:eastAsia="Times New Roman" w:hAnsi="Calibri" w:cs="Arial"/>
          <w:bCs/>
          <w:color w:val="222222"/>
          <w:lang w:val="en-US"/>
        </w:rPr>
        <w:t>, even if the “true” relationship in nature may</w:t>
      </w:r>
      <w:r w:rsidR="009865F2">
        <w:rPr>
          <w:rFonts w:ascii="Calibri" w:eastAsia="Times New Roman" w:hAnsi="Calibri" w:cs="Arial"/>
          <w:bCs/>
          <w:color w:val="222222"/>
          <w:lang w:val="en-US"/>
        </w:rPr>
        <w:t xml:space="preserve"> </w:t>
      </w:r>
      <w:r w:rsidR="00F83534" w:rsidRPr="00F078A1">
        <w:rPr>
          <w:rFonts w:ascii="Calibri" w:eastAsia="Times New Roman" w:hAnsi="Calibri" w:cs="Arial"/>
          <w:bCs/>
          <w:color w:val="222222"/>
          <w:lang w:val="en-US"/>
        </w:rPr>
        <w:t>be more complicated.</w:t>
      </w:r>
      <w:r w:rsidR="00AB27D3" w:rsidRPr="00F078A1">
        <w:rPr>
          <w:rFonts w:ascii="Calibri" w:eastAsia="Times New Roman" w:hAnsi="Calibri" w:cs="Arial"/>
          <w:bCs/>
          <w:color w:val="222222"/>
          <w:lang w:val="en-US"/>
        </w:rPr>
        <w:t xml:space="preserve"> The modelling agenda is </w:t>
      </w:r>
      <w:r w:rsidR="00AB27D3" w:rsidRPr="00F078A1">
        <w:rPr>
          <w:rFonts w:ascii="Calibri" w:hAnsi="Calibri" w:cs="Arial"/>
          <w:color w:val="000000"/>
          <w:lang w:val="en-US" w:eastAsia="en-US"/>
        </w:rPr>
        <w:t xml:space="preserve">self-consistent in </w:t>
      </w:r>
      <w:proofErr w:type="gramStart"/>
      <w:r w:rsidR="00AB27D3" w:rsidRPr="00F078A1">
        <w:rPr>
          <w:rFonts w:ascii="Calibri" w:hAnsi="Calibri" w:cs="Arial"/>
          <w:color w:val="000000"/>
          <w:lang w:val="en-US" w:eastAsia="en-US"/>
        </w:rPr>
        <w:t>assuming that</w:t>
      </w:r>
      <w:proofErr w:type="gramEnd"/>
      <w:r w:rsidR="00AB27D3" w:rsidRPr="00F078A1">
        <w:rPr>
          <w:rFonts w:ascii="Calibri" w:hAnsi="Calibri" w:cs="Arial"/>
          <w:color w:val="000000"/>
          <w:lang w:val="en-US" w:eastAsia="en-US"/>
        </w:rPr>
        <w:t xml:space="preserve"> the </w:t>
      </w:r>
      <w:r w:rsidR="00031CB1">
        <w:rPr>
          <w:rFonts w:ascii="Calibri" w:eastAsia="Times New Roman" w:hAnsi="Calibri" w:cs="Arial"/>
          <w:bCs/>
          <w:color w:val="222222"/>
          <w:shd w:val="clear" w:color="auto" w:fill="FFFFFF"/>
          <w:lang w:val="en-US"/>
        </w:rPr>
        <w:t xml:space="preserve">quantitative </w:t>
      </w:r>
      <w:r w:rsidR="00AB27D3" w:rsidRPr="00F078A1">
        <w:rPr>
          <w:rFonts w:ascii="Calibri" w:hAnsi="Calibri" w:cs="Arial"/>
          <w:color w:val="000000"/>
          <w:lang w:val="en-US" w:eastAsia="en-US"/>
        </w:rPr>
        <w:t xml:space="preserve">model is a </w:t>
      </w:r>
      <w:r w:rsidR="00F078A1" w:rsidRPr="00F078A1">
        <w:rPr>
          <w:rFonts w:ascii="Calibri" w:hAnsi="Calibri" w:cs="Arial"/>
          <w:color w:val="000000"/>
          <w:lang w:val="en-US" w:eastAsia="en-US"/>
        </w:rPr>
        <w:t xml:space="preserve">sufficient, fully specified summary </w:t>
      </w:r>
      <w:r w:rsidR="00AB27D3" w:rsidRPr="00F078A1">
        <w:rPr>
          <w:rFonts w:ascii="Calibri" w:hAnsi="Calibri" w:cs="Arial"/>
          <w:color w:val="000000"/>
          <w:lang w:val="en-US" w:eastAsia="en-US"/>
        </w:rPr>
        <w:t>of the phenomena under study</w:t>
      </w:r>
      <w:r w:rsidR="00F078A1" w:rsidRPr="00F078A1">
        <w:rPr>
          <w:rFonts w:ascii="Calibri" w:hAnsi="Calibri" w:cs="Arial"/>
          <w:color w:val="000000"/>
          <w:lang w:val="en-US" w:eastAsia="en-US"/>
        </w:rPr>
        <w:t xml:space="preserve">. Often combined with </w:t>
      </w:r>
      <w:r w:rsidR="00F078A1" w:rsidRPr="00852F72">
        <w:rPr>
          <w:rFonts w:ascii="Calibri" w:hAnsi="Calibri" w:cs="Arial"/>
          <w:color w:val="000000"/>
          <w:lang w:val="en-US" w:eastAsia="en-US"/>
        </w:rPr>
        <w:t xml:space="preserve">careful </w:t>
      </w:r>
      <w:r w:rsidR="00F74541" w:rsidRPr="00852F72">
        <w:rPr>
          <w:rFonts w:ascii="Calibri" w:hAnsi="Calibri" w:cs="Arial"/>
          <w:color w:val="000000"/>
          <w:lang w:val="en-US" w:eastAsia="en-US"/>
        </w:rPr>
        <w:t>experimental control</w:t>
      </w:r>
      <w:r w:rsidR="00F078A1" w:rsidRPr="00852F72">
        <w:rPr>
          <w:rFonts w:ascii="Calibri" w:hAnsi="Calibri" w:cs="Arial"/>
          <w:color w:val="000000"/>
          <w:lang w:val="en-US" w:eastAsia="en-US"/>
        </w:rPr>
        <w:t xml:space="preserve"> and </w:t>
      </w:r>
      <w:r w:rsidR="00F078A1" w:rsidRPr="00852F72">
        <w:rPr>
          <w:rFonts w:ascii="Calibri" w:eastAsia="Times New Roman" w:hAnsi="Calibri" w:cs="Arial"/>
          <w:color w:val="222222"/>
          <w:lang w:val="en-US"/>
        </w:rPr>
        <w:t>b</w:t>
      </w:r>
      <w:r w:rsidR="00527DF6" w:rsidRPr="00852F72">
        <w:rPr>
          <w:rFonts w:ascii="Calibri" w:eastAsia="Times New Roman" w:hAnsi="Calibri" w:cs="Arial"/>
          <w:color w:val="222222"/>
          <w:lang w:val="en-US"/>
        </w:rPr>
        <w:t>acked up by formal theory</w:t>
      </w:r>
      <w:r w:rsidR="00F078A1" w:rsidRPr="00852F72">
        <w:rPr>
          <w:rFonts w:ascii="Calibri" w:eastAsia="Times New Roman" w:hAnsi="Calibri" w:cs="Arial"/>
          <w:color w:val="222222"/>
          <w:lang w:val="en-US"/>
        </w:rPr>
        <w:t>, modelling for inference is how</w:t>
      </w:r>
      <w:r w:rsidR="00F078A1" w:rsidRPr="00852F72">
        <w:rPr>
          <w:rFonts w:ascii="Calibri" w:hAnsi="Calibri" w:cs="Arial"/>
          <w:color w:val="000000"/>
          <w:lang w:val="en-US" w:eastAsia="en-US"/>
        </w:rPr>
        <w:t xml:space="preserve"> </w:t>
      </w:r>
      <w:r w:rsidR="00475DCC" w:rsidRPr="00852F72">
        <w:rPr>
          <w:rFonts w:ascii="Calibri" w:hAnsi="Calibri"/>
          <w:lang w:val="en-US"/>
        </w:rPr>
        <w:t xml:space="preserve">traditional academic statistics </w:t>
      </w:r>
      <w:r w:rsidR="00F078A1" w:rsidRPr="00852F72">
        <w:rPr>
          <w:rFonts w:ascii="Calibri" w:hAnsi="Calibri"/>
          <w:lang w:val="en-US"/>
        </w:rPr>
        <w:t xml:space="preserve">have routinely </w:t>
      </w:r>
      <w:r w:rsidR="00475DCC" w:rsidRPr="00852F72">
        <w:rPr>
          <w:rFonts w:ascii="Calibri" w:hAnsi="Calibri"/>
          <w:lang w:val="en-US"/>
        </w:rPr>
        <w:t>deal</w:t>
      </w:r>
      <w:r w:rsidR="00F078A1" w:rsidRPr="00852F72">
        <w:rPr>
          <w:rFonts w:ascii="Calibri" w:hAnsi="Calibri"/>
          <w:lang w:val="en-US"/>
        </w:rPr>
        <w:t>t</w:t>
      </w:r>
      <w:r w:rsidR="00475DCC" w:rsidRPr="00852F72">
        <w:rPr>
          <w:rFonts w:ascii="Calibri" w:hAnsi="Calibri"/>
          <w:lang w:val="en-US"/>
        </w:rPr>
        <w:t xml:space="preserve"> with small to medium datasets</w:t>
      </w:r>
      <w:r w:rsidR="00F078A1" w:rsidRPr="00852F72">
        <w:rPr>
          <w:rFonts w:ascii="Calibri" w:hAnsi="Calibri"/>
          <w:lang w:val="en-US"/>
        </w:rPr>
        <w:t>.</w:t>
      </w:r>
    </w:p>
    <w:p w14:paraId="23B65A63" w14:textId="77777777" w:rsidR="00F078A1" w:rsidRPr="00852F72" w:rsidRDefault="00F078A1" w:rsidP="00852F72">
      <w:pPr>
        <w:jc w:val="both"/>
        <w:rPr>
          <w:rFonts w:ascii="Calibri" w:hAnsi="Calibri"/>
          <w:lang w:val="en-US"/>
        </w:rPr>
      </w:pPr>
    </w:p>
    <w:p w14:paraId="74648D1B" w14:textId="12EFC4CF" w:rsidR="006D6634" w:rsidRPr="00852F72" w:rsidRDefault="006D6634" w:rsidP="00852F72">
      <w:pPr>
        <w:jc w:val="both"/>
        <w:rPr>
          <w:rFonts w:ascii="Calibri" w:hAnsi="Calibri"/>
          <w:b/>
          <w:lang w:val="en-US"/>
        </w:rPr>
      </w:pPr>
      <w:r w:rsidRPr="00852F72">
        <w:rPr>
          <w:rFonts w:ascii="Calibri" w:hAnsi="Calibri"/>
          <w:b/>
          <w:lang w:val="en-US"/>
        </w:rPr>
        <w:t xml:space="preserve">What we man by </w:t>
      </w:r>
      <w:r w:rsidR="009865F2">
        <w:rPr>
          <w:rFonts w:ascii="Calibri" w:hAnsi="Calibri"/>
          <w:b/>
          <w:lang w:val="en-US"/>
        </w:rPr>
        <w:t>‘prediction’</w:t>
      </w:r>
      <w:r w:rsidRPr="00852F72">
        <w:rPr>
          <w:rFonts w:ascii="Calibri" w:hAnsi="Calibri"/>
          <w:b/>
          <w:lang w:val="en-US"/>
        </w:rPr>
        <w:t>?</w:t>
      </w:r>
    </w:p>
    <w:p w14:paraId="6DC7F8D7" w14:textId="15A09141" w:rsidR="00AD7870" w:rsidRPr="00852F72" w:rsidRDefault="009B7966" w:rsidP="00852F72">
      <w:pPr>
        <w:jc w:val="both"/>
        <w:rPr>
          <w:rFonts w:ascii="Calibri" w:hAnsi="Calibri" w:cs="Arial"/>
          <w:color w:val="000000"/>
          <w:lang w:val="en-US" w:eastAsia="en-US"/>
        </w:rPr>
      </w:pPr>
      <w:r w:rsidRPr="00852F72">
        <w:rPr>
          <w:rFonts w:ascii="Calibri" w:hAnsi="Calibri"/>
          <w:lang w:val="en-US"/>
        </w:rPr>
        <w:t>Prioritiz</w:t>
      </w:r>
      <w:r w:rsidR="00541706" w:rsidRPr="00852F72">
        <w:rPr>
          <w:rFonts w:ascii="Calibri" w:hAnsi="Calibri"/>
          <w:lang w:val="en-US"/>
        </w:rPr>
        <w:t xml:space="preserve">ing insight on </w:t>
      </w:r>
      <w:r w:rsidR="003A629D" w:rsidRPr="00852F72">
        <w:rPr>
          <w:rFonts w:ascii="Calibri" w:hAnsi="Calibri" w:cs="Arial"/>
          <w:color w:val="000000"/>
          <w:lang w:val="en-US" w:eastAsia="en-US"/>
        </w:rPr>
        <w:t xml:space="preserve">inner workings of the studied phenomenon </w:t>
      </w:r>
      <w:r w:rsidR="00541706" w:rsidRPr="00852F72">
        <w:rPr>
          <w:rFonts w:ascii="Calibri" w:hAnsi="Calibri"/>
          <w:lang w:val="en-US"/>
        </w:rPr>
        <w:t>is importantly different from the prediction goal</w:t>
      </w:r>
      <w:r w:rsidR="00295F11">
        <w:rPr>
          <w:rFonts w:ascii="Calibri" w:hAnsi="Calibri"/>
          <w:lang w:val="en-US"/>
        </w:rPr>
        <w:t xml:space="preserve"> in empirical research</w:t>
      </w:r>
      <w:r w:rsidR="00541706" w:rsidRPr="00852F72">
        <w:rPr>
          <w:rFonts w:ascii="Calibri" w:hAnsi="Calibri"/>
          <w:lang w:val="en-US"/>
        </w:rPr>
        <w:t>.</w:t>
      </w:r>
      <w:r w:rsidR="003A629D">
        <w:rPr>
          <w:rFonts w:ascii="Calibri" w:hAnsi="Calibri"/>
          <w:lang w:val="en-US"/>
        </w:rPr>
        <w:t xml:space="preserve"> Here, t</w:t>
      </w:r>
      <w:r w:rsidRPr="00852F72">
        <w:rPr>
          <w:rFonts w:ascii="Calibri" w:hAnsi="Calibri"/>
          <w:lang w:val="en-US"/>
        </w:rPr>
        <w:t>he emphasis is on</w:t>
      </w:r>
      <w:r w:rsidRPr="00852F72">
        <w:rPr>
          <w:rFonts w:ascii="Calibri" w:hAnsi="Calibri" w:cs="Arial"/>
          <w:color w:val="000000"/>
          <w:lang w:val="en-US" w:eastAsia="en-US"/>
        </w:rPr>
        <w:t xml:space="preserve"> accurately modeling the world </w:t>
      </w:r>
      <w:r w:rsidR="00076993">
        <w:rPr>
          <w:rFonts w:ascii="Calibri" w:hAnsi="Calibri" w:cs="Arial"/>
          <w:color w:val="000000"/>
          <w:lang w:val="en-US" w:eastAsia="en-US"/>
        </w:rPr>
        <w:fldChar w:fldCharType="begin"/>
      </w:r>
      <w:r w:rsidR="00031CB1">
        <w:rPr>
          <w:rFonts w:ascii="Calibri" w:hAnsi="Calibri" w:cs="Arial"/>
          <w:color w:val="000000"/>
          <w:lang w:val="en-US" w:eastAsia="en-US"/>
        </w:rPr>
        <w:instrText xml:space="preserve"> ADDIN EN.CITE &lt;EndNote&gt;&lt;Cite&gt;&lt;Author&gt;Hastie&lt;/Author&gt;&lt;Year&gt;2001&lt;/Year&gt;&lt;RecNum&gt;3957&lt;/RecNum&gt;&lt;DisplayText&gt;(3, 4)&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Pr>
          <w:rFonts w:ascii="Calibri" w:hAnsi="Calibri" w:cs="Arial"/>
          <w:color w:val="000000"/>
          <w:lang w:val="en-US" w:eastAsia="en-US"/>
        </w:rPr>
        <w:fldChar w:fldCharType="separate"/>
      </w:r>
      <w:r w:rsidR="00031CB1">
        <w:rPr>
          <w:rFonts w:ascii="Calibri" w:hAnsi="Calibri" w:cs="Arial"/>
          <w:noProof/>
          <w:color w:val="000000"/>
          <w:lang w:val="en-US" w:eastAsia="en-US"/>
        </w:rPr>
        <w:t>(</w:t>
      </w:r>
      <w:hyperlink w:anchor="_ENREF_3" w:tooltip="Hastie, 2001 #3957" w:history="1">
        <w:r w:rsidR="00655343">
          <w:rPr>
            <w:rFonts w:ascii="Calibri" w:hAnsi="Calibri" w:cs="Arial"/>
            <w:noProof/>
            <w:color w:val="000000"/>
            <w:lang w:val="en-US" w:eastAsia="en-US"/>
          </w:rPr>
          <w:t>3</w:t>
        </w:r>
      </w:hyperlink>
      <w:r w:rsidR="00031CB1">
        <w:rPr>
          <w:rFonts w:ascii="Calibri" w:hAnsi="Calibri" w:cs="Arial"/>
          <w:noProof/>
          <w:color w:val="000000"/>
          <w:lang w:val="en-US" w:eastAsia="en-US"/>
        </w:rPr>
        <w:t xml:space="preserve">, </w:t>
      </w:r>
      <w:hyperlink w:anchor="_ENREF_4" w:tooltip="Jordan, 2015 #5958" w:history="1">
        <w:r w:rsidR="00655343">
          <w:rPr>
            <w:rFonts w:ascii="Calibri" w:hAnsi="Calibri" w:cs="Arial"/>
            <w:noProof/>
            <w:color w:val="000000"/>
            <w:lang w:val="en-US" w:eastAsia="en-US"/>
          </w:rPr>
          <w:t>4</w:t>
        </w:r>
      </w:hyperlink>
      <w:r w:rsidR="00031CB1">
        <w:rPr>
          <w:rFonts w:ascii="Calibri" w:hAnsi="Calibri" w:cs="Arial"/>
          <w:noProof/>
          <w:color w:val="000000"/>
          <w:lang w:val="en-US" w:eastAsia="en-US"/>
        </w:rPr>
        <w:t>)</w:t>
      </w:r>
      <w:r w:rsidR="00076993">
        <w:rPr>
          <w:rFonts w:ascii="Calibri" w:hAnsi="Calibri" w:cs="Arial"/>
          <w:color w:val="000000"/>
          <w:lang w:val="en-US" w:eastAsia="en-US"/>
        </w:rPr>
        <w:fldChar w:fldCharType="end"/>
      </w:r>
      <w:r w:rsidRPr="00852F72">
        <w:rPr>
          <w:rFonts w:ascii="Calibri" w:hAnsi="Calibri" w:cs="Arial"/>
          <w:color w:val="000000"/>
          <w:lang w:val="en-US" w:eastAsia="en-US"/>
        </w:rPr>
        <w:t>.</w:t>
      </w:r>
      <w:r w:rsidR="00BE6B27" w:rsidRPr="00852F72">
        <w:rPr>
          <w:rFonts w:ascii="Calibri" w:hAnsi="Calibri" w:cs="Arial"/>
          <w:color w:val="000000"/>
          <w:lang w:val="en-US" w:eastAsia="en-US"/>
        </w:rPr>
        <w:t xml:space="preserve"> </w:t>
      </w:r>
      <w:r w:rsidR="00A837ED">
        <w:rPr>
          <w:rFonts w:ascii="Calibri" w:hAnsi="Calibri" w:cs="Arial"/>
          <w:color w:val="000000"/>
          <w:lang w:val="en-US" w:eastAsia="en-US"/>
        </w:rPr>
        <w:t>The investigator</w:t>
      </w:r>
      <w:r w:rsidR="006A7CD1" w:rsidRPr="00852F72">
        <w:rPr>
          <w:rFonts w:ascii="Calibri" w:hAnsi="Calibri" w:cs="Arial"/>
          <w:color w:val="000000"/>
          <w:lang w:val="en-US" w:eastAsia="en-US"/>
        </w:rPr>
        <w:t xml:space="preserve"> want</w:t>
      </w:r>
      <w:r w:rsidR="00A837ED">
        <w:rPr>
          <w:rFonts w:ascii="Calibri" w:hAnsi="Calibri" w:cs="Arial"/>
          <w:color w:val="000000"/>
          <w:lang w:val="en-US" w:eastAsia="en-US"/>
        </w:rPr>
        <w:t>s</w:t>
      </w:r>
      <w:r w:rsidR="006A7CD1" w:rsidRPr="00852F72">
        <w:rPr>
          <w:rFonts w:ascii="Calibri" w:hAnsi="Calibri" w:cs="Arial"/>
          <w:color w:val="000000"/>
          <w:lang w:val="en-US" w:eastAsia="en-US"/>
        </w:rPr>
        <w:t xml:space="preserve"> to automatically extract knowledge of regularities in t</w:t>
      </w:r>
      <w:r w:rsidR="008A0D30">
        <w:rPr>
          <w:rFonts w:ascii="Calibri" w:hAnsi="Calibri" w:cs="Arial"/>
          <w:color w:val="000000"/>
          <w:lang w:val="en-US" w:eastAsia="en-US"/>
        </w:rPr>
        <w:t>he world searching through mean</w:t>
      </w:r>
      <w:r w:rsidR="006A7CD1" w:rsidRPr="00852F72">
        <w:rPr>
          <w:rFonts w:ascii="Calibri" w:hAnsi="Calibri" w:cs="Arial"/>
          <w:color w:val="000000"/>
          <w:lang w:val="en-US" w:eastAsia="en-US"/>
        </w:rPr>
        <w:t>in</w:t>
      </w:r>
      <w:r w:rsidR="008A0D30">
        <w:rPr>
          <w:rFonts w:ascii="Calibri" w:hAnsi="Calibri" w:cs="Arial"/>
          <w:color w:val="000000"/>
          <w:lang w:val="en-US" w:eastAsia="en-US"/>
        </w:rPr>
        <w:t>g</w:t>
      </w:r>
      <w:r w:rsidR="006A7CD1" w:rsidRPr="00852F72">
        <w:rPr>
          <w:rFonts w:ascii="Calibri" w:hAnsi="Calibri" w:cs="Arial"/>
          <w:color w:val="000000"/>
          <w:lang w:val="en-US" w:eastAsia="en-US"/>
        </w:rPr>
        <w:t xml:space="preserve">ful patterns. </w:t>
      </w:r>
      <w:r w:rsidR="00575454" w:rsidRPr="00E263B2">
        <w:rPr>
          <w:rStyle w:val="s2"/>
          <w:rFonts w:ascii="Calibri" w:hAnsi="Calibri"/>
          <w:color w:val="000000" w:themeColor="text1"/>
          <w:sz w:val="22"/>
          <w:szCs w:val="22"/>
          <w:lang w:val="en-US"/>
        </w:rPr>
        <w:t xml:space="preserve">This modeling goal is for instance especially suited to ask, </w:t>
      </w:r>
      <w:r w:rsidR="00575454">
        <w:rPr>
          <w:rStyle w:val="s2"/>
          <w:rFonts w:ascii="Calibri" w:hAnsi="Calibri"/>
          <w:color w:val="000000" w:themeColor="text1"/>
          <w:sz w:val="22"/>
          <w:szCs w:val="22"/>
          <w:lang w:val="en-US"/>
        </w:rPr>
        <w:t>“</w:t>
      </w:r>
      <w:r w:rsidR="00575454" w:rsidRPr="00E263B2">
        <w:rPr>
          <w:rStyle w:val="s2"/>
          <w:rFonts w:ascii="Calibri" w:hAnsi="Calibri"/>
          <w:color w:val="000000" w:themeColor="text1"/>
          <w:sz w:val="22"/>
          <w:szCs w:val="22"/>
          <w:lang w:val="en-US"/>
        </w:rPr>
        <w:t xml:space="preserve">Which gene locations are </w:t>
      </w:r>
      <w:r w:rsidR="00575454" w:rsidRPr="00E263B2">
        <w:rPr>
          <w:rStyle w:val="s2"/>
          <w:rFonts w:ascii="Calibri" w:hAnsi="Calibri"/>
          <w:i/>
          <w:color w:val="000000" w:themeColor="text1"/>
          <w:sz w:val="22"/>
          <w:szCs w:val="22"/>
          <w:lang w:val="en-US"/>
        </w:rPr>
        <w:t>useful</w:t>
      </w:r>
      <w:r w:rsidR="00575454" w:rsidRPr="00E263B2">
        <w:rPr>
          <w:rStyle w:val="s2"/>
          <w:rFonts w:ascii="Calibri" w:hAnsi="Calibri"/>
          <w:color w:val="000000" w:themeColor="text1"/>
          <w:sz w:val="22"/>
          <w:szCs w:val="22"/>
          <w:lang w:val="en-US"/>
        </w:rPr>
        <w:t xml:space="preserve"> to</w:t>
      </w:r>
      <w:r w:rsidR="00575454" w:rsidRPr="00E263B2">
        <w:rPr>
          <w:rStyle w:val="s2"/>
          <w:rFonts w:ascii="Calibri" w:hAnsi="Calibri"/>
          <w:i/>
          <w:color w:val="000000" w:themeColor="text1"/>
          <w:sz w:val="22"/>
          <w:szCs w:val="22"/>
          <w:lang w:val="en-US"/>
        </w:rPr>
        <w:t xml:space="preserve"> distinguish</w:t>
      </w:r>
      <w:r w:rsidR="00575454" w:rsidRPr="00E263B2">
        <w:rPr>
          <w:rStyle w:val="s2"/>
          <w:rFonts w:ascii="Calibri" w:hAnsi="Calibri"/>
          <w:color w:val="000000" w:themeColor="text1"/>
          <w:sz w:val="22"/>
          <w:szCs w:val="22"/>
          <w:lang w:val="en-US"/>
        </w:rPr>
        <w:t xml:space="preserve"> </w:t>
      </w:r>
      <w:r w:rsidR="00575454">
        <w:rPr>
          <w:rStyle w:val="s2"/>
          <w:rFonts w:ascii="Calibri" w:hAnsi="Calibri"/>
          <w:color w:val="000000" w:themeColor="text1"/>
          <w:sz w:val="22"/>
          <w:szCs w:val="22"/>
          <w:lang w:val="en-US"/>
        </w:rPr>
        <w:t>diseased</w:t>
      </w:r>
      <w:r w:rsidR="00575454" w:rsidRPr="00E263B2">
        <w:rPr>
          <w:rStyle w:val="s2"/>
          <w:rFonts w:ascii="Calibri" w:hAnsi="Calibri"/>
          <w:color w:val="000000" w:themeColor="text1"/>
          <w:sz w:val="22"/>
          <w:szCs w:val="22"/>
          <w:lang w:val="en-US"/>
        </w:rPr>
        <w:t xml:space="preserve"> versus healthy individuals?”</w:t>
      </w:r>
      <w:r w:rsidR="00575454">
        <w:rPr>
          <w:rFonts w:ascii="Calibri" w:hAnsi="Calibri" w:cs="Arial"/>
          <w:color w:val="000000"/>
          <w:lang w:val="en-US" w:eastAsia="en-US"/>
        </w:rPr>
        <w:t xml:space="preserve"> </w:t>
      </w:r>
      <w:r w:rsidR="00BE6B27" w:rsidRPr="00852F72">
        <w:rPr>
          <w:rFonts w:ascii="Calibri" w:hAnsi="Calibri" w:cs="Arial"/>
          <w:color w:val="000000"/>
          <w:lang w:val="en-US" w:eastAsia="en-US"/>
        </w:rPr>
        <w:t xml:space="preserve">Prediction accuracy </w:t>
      </w:r>
      <w:r w:rsidR="00F66D5F" w:rsidRPr="00852F72">
        <w:rPr>
          <w:rFonts w:ascii="Calibri" w:hAnsi="Calibri" w:cs="Arial"/>
          <w:color w:val="000000"/>
          <w:lang w:val="en-US" w:eastAsia="en-US"/>
        </w:rPr>
        <w:t xml:space="preserve">is the core metrics to </w:t>
      </w:r>
      <w:r w:rsidR="00BE6B27" w:rsidRPr="00852F72">
        <w:rPr>
          <w:rFonts w:ascii="Calibri" w:hAnsi="Calibri" w:cs="Arial"/>
          <w:color w:val="000000"/>
          <w:lang w:val="en-US" w:eastAsia="en-US"/>
        </w:rPr>
        <w:t xml:space="preserve">capture how well the </w:t>
      </w:r>
      <w:r w:rsidR="00F66D5F" w:rsidRPr="00852F72">
        <w:rPr>
          <w:rFonts w:ascii="Calibri" w:hAnsi="Calibri" w:cs="Arial"/>
          <w:color w:val="000000"/>
          <w:lang w:val="en-US" w:eastAsia="en-US"/>
        </w:rPr>
        <w:t xml:space="preserve">quantitative </w:t>
      </w:r>
      <w:r w:rsidR="00BE6B27" w:rsidRPr="00852F72">
        <w:rPr>
          <w:rFonts w:ascii="Calibri" w:hAnsi="Calibri" w:cs="Arial"/>
          <w:color w:val="000000"/>
          <w:lang w:val="en-US" w:eastAsia="en-US"/>
        </w:rPr>
        <w:t xml:space="preserve">model can emulate </w:t>
      </w:r>
      <w:r w:rsidR="00F66D5F" w:rsidRPr="00852F72">
        <w:rPr>
          <w:rFonts w:ascii="Calibri" w:hAnsi="Calibri" w:cs="Arial"/>
          <w:color w:val="000000"/>
          <w:lang w:val="en-US" w:eastAsia="en-US"/>
        </w:rPr>
        <w:t>mechanisms in nature</w:t>
      </w:r>
      <w:r w:rsidR="003626FA">
        <w:rPr>
          <w:rFonts w:ascii="Calibri" w:hAnsi="Calibri" w:cs="Arial"/>
          <w:color w:val="000000"/>
          <w:lang w:val="en-US" w:eastAsia="en-US"/>
        </w:rPr>
        <w:t>, that is,</w:t>
      </w:r>
      <w:r w:rsidR="00F66D5F" w:rsidRPr="00852F72">
        <w:rPr>
          <w:rFonts w:ascii="Calibri" w:hAnsi="Calibri" w:cs="Arial"/>
          <w:color w:val="000000"/>
          <w:lang w:val="en-US" w:eastAsia="en-US"/>
        </w:rPr>
        <w:t xml:space="preserve"> </w:t>
      </w:r>
      <w:r w:rsidR="00BE6B27" w:rsidRPr="00852F72">
        <w:rPr>
          <w:rFonts w:ascii="Calibri" w:hAnsi="Calibri" w:cs="Arial"/>
          <w:color w:val="000000"/>
          <w:lang w:val="en-US" w:eastAsia="en-US"/>
        </w:rPr>
        <w:t xml:space="preserve">how well the model can reproduce the </w:t>
      </w:r>
      <w:r w:rsidR="00F66D5F" w:rsidRPr="00852F72">
        <w:rPr>
          <w:rFonts w:ascii="Calibri" w:hAnsi="Calibri" w:cs="Arial"/>
          <w:color w:val="000000"/>
          <w:lang w:val="en-US" w:eastAsia="en-US"/>
        </w:rPr>
        <w:t>studied</w:t>
      </w:r>
      <w:r w:rsidR="00BE6B27" w:rsidRPr="00852F72">
        <w:rPr>
          <w:rFonts w:ascii="Calibri" w:hAnsi="Calibri" w:cs="Arial"/>
          <w:color w:val="000000"/>
          <w:lang w:val="en-US" w:eastAsia="en-US"/>
        </w:rPr>
        <w:t xml:space="preserve"> phenomenon </w:t>
      </w:r>
      <w:r w:rsidR="00F66D5F" w:rsidRPr="00852F72">
        <w:rPr>
          <w:rFonts w:ascii="Calibri" w:hAnsi="Calibri" w:cs="Arial"/>
          <w:color w:val="000000"/>
          <w:lang w:val="en-US" w:eastAsia="en-US"/>
        </w:rPr>
        <w:t xml:space="preserve">whose </w:t>
      </w:r>
      <w:r w:rsidR="00BE6B27" w:rsidRPr="00852F72">
        <w:rPr>
          <w:rFonts w:ascii="Calibri" w:hAnsi="Calibri" w:cs="Arial"/>
          <w:color w:val="000000"/>
          <w:lang w:val="en-US" w:eastAsia="en-US"/>
        </w:rPr>
        <w:t>data</w:t>
      </w:r>
      <w:r w:rsidR="00F66D5F" w:rsidRPr="00852F72">
        <w:rPr>
          <w:rFonts w:ascii="Calibri" w:hAnsi="Calibri" w:cs="Arial"/>
          <w:color w:val="000000"/>
          <w:lang w:val="en-US" w:eastAsia="en-US"/>
        </w:rPr>
        <w:t xml:space="preserve"> is analyzed</w:t>
      </w:r>
      <w:r w:rsidR="00BE6B27" w:rsidRPr="00852F72">
        <w:rPr>
          <w:rFonts w:ascii="Calibri" w:hAnsi="Calibri" w:cs="Arial"/>
          <w:color w:val="000000"/>
          <w:lang w:val="en-US" w:eastAsia="en-US"/>
        </w:rPr>
        <w:t>.</w:t>
      </w:r>
      <w:r w:rsidR="00126B93">
        <w:rPr>
          <w:rFonts w:ascii="Calibri" w:hAnsi="Calibri" w:cs="Arial"/>
          <w:color w:val="000000"/>
          <w:lang w:val="en-US" w:eastAsia="en-US"/>
        </w:rPr>
        <w:t xml:space="preserve"> In the extreme case, the quantitative model may </w:t>
      </w:r>
      <w:r w:rsidR="00126B93">
        <w:rPr>
          <w:rFonts w:ascii="Calibri" w:hAnsi="Calibri"/>
          <w:color w:val="000000" w:themeColor="text1"/>
          <w:sz w:val="22"/>
          <w:szCs w:val="22"/>
          <w:lang w:val="en-US"/>
        </w:rPr>
        <w:t>embody</w:t>
      </w:r>
      <w:r w:rsidR="00126B93" w:rsidRPr="00E263B2">
        <w:rPr>
          <w:rFonts w:ascii="Calibri" w:hAnsi="Calibri"/>
          <w:color w:val="000000" w:themeColor="text1"/>
          <w:sz w:val="22"/>
          <w:szCs w:val="22"/>
          <w:lang w:val="en-US"/>
        </w:rPr>
        <w:t xml:space="preserve"> the discovered statistical relationship</w:t>
      </w:r>
      <w:r w:rsidR="00126B93">
        <w:rPr>
          <w:rFonts w:ascii="Calibri" w:hAnsi="Calibri"/>
          <w:color w:val="000000" w:themeColor="text1"/>
          <w:sz w:val="22"/>
          <w:szCs w:val="22"/>
          <w:lang w:val="en-US"/>
        </w:rPr>
        <w:t xml:space="preserve"> in a way that is opaque to the investigator.</w:t>
      </w:r>
      <w:r w:rsidR="00380B89" w:rsidRPr="00852F72">
        <w:rPr>
          <w:rFonts w:ascii="Calibri" w:hAnsi="Calibri" w:cs="Arial"/>
          <w:color w:val="000000"/>
          <w:lang w:val="en-US" w:eastAsia="en-US"/>
        </w:rPr>
        <w:t xml:space="preserve"> </w:t>
      </w:r>
      <w:r w:rsidR="003626FA">
        <w:rPr>
          <w:rFonts w:ascii="Calibri" w:hAnsi="Calibri" w:cs="Arial"/>
          <w:color w:val="000000"/>
          <w:lang w:val="en-US" w:eastAsia="en-US"/>
        </w:rPr>
        <w:t>The prediction paradigm</w:t>
      </w:r>
      <w:r w:rsidR="00380B89" w:rsidRPr="00852F72">
        <w:rPr>
          <w:rFonts w:ascii="Calibri" w:hAnsi="Calibri" w:cs="Arial"/>
          <w:color w:val="000000"/>
          <w:lang w:val="en-US" w:eastAsia="en-US"/>
        </w:rPr>
        <w:t xml:space="preserve"> achieve</w:t>
      </w:r>
      <w:r w:rsidR="003626FA">
        <w:rPr>
          <w:rFonts w:ascii="Calibri" w:hAnsi="Calibri" w:cs="Arial"/>
          <w:color w:val="000000"/>
          <w:lang w:val="en-US" w:eastAsia="en-US"/>
        </w:rPr>
        <w:t>s</w:t>
      </w:r>
      <w:r w:rsidR="00380B89" w:rsidRPr="00852F72">
        <w:rPr>
          <w:rFonts w:ascii="Calibri" w:hAnsi="Calibri" w:cs="Arial"/>
          <w:color w:val="000000"/>
          <w:lang w:val="en-US" w:eastAsia="en-US"/>
        </w:rPr>
        <w:t xml:space="preserve"> guesses with high accuracy as those </w:t>
      </w:r>
      <w:r w:rsidR="00380B89" w:rsidRPr="00852F72">
        <w:rPr>
          <w:rFonts w:ascii="Calibri" w:eastAsia="Times New Roman" w:hAnsi="Calibri" w:cs="Arial"/>
          <w:bCs/>
          <w:color w:val="222222"/>
          <w:shd w:val="clear" w:color="auto" w:fill="FFFFFF"/>
          <w:lang w:val="en-US"/>
        </w:rPr>
        <w:t>models are expected to generalize extracted patterns onto tomorrow’s data.</w:t>
      </w:r>
      <w:r w:rsidR="005A6C3D" w:rsidRPr="00852F72">
        <w:rPr>
          <w:rFonts w:ascii="Calibri" w:hAnsi="Calibri" w:cs="Arial"/>
          <w:color w:val="000000"/>
          <w:lang w:val="en-US" w:eastAsia="en-US"/>
        </w:rPr>
        <w:t xml:space="preserve"> </w:t>
      </w:r>
      <w:r w:rsidR="005A6C3D" w:rsidRPr="00852F72">
        <w:rPr>
          <w:rFonts w:ascii="Calibri" w:hAnsi="Calibri"/>
          <w:color w:val="000000" w:themeColor="text1"/>
          <w:lang w:val="en-US"/>
        </w:rPr>
        <w:t>There is</w:t>
      </w:r>
      <w:r w:rsidR="00AE6394" w:rsidRPr="00852F72">
        <w:rPr>
          <w:rFonts w:ascii="Calibri" w:hAnsi="Calibri"/>
          <w:color w:val="000000" w:themeColor="text1"/>
          <w:lang w:val="en-US"/>
        </w:rPr>
        <w:t xml:space="preserve"> smaller concern for what the achieved prediction means for the general population from which the sample was drawn</w:t>
      </w:r>
      <w:r w:rsidR="005A6C3D" w:rsidRPr="00852F72">
        <w:rPr>
          <w:rFonts w:ascii="Calibri" w:hAnsi="Calibri"/>
          <w:color w:val="000000" w:themeColor="text1"/>
          <w:lang w:val="en-US"/>
        </w:rPr>
        <w:t xml:space="preserve">. </w:t>
      </w:r>
      <w:r w:rsidR="00031CB1" w:rsidRPr="00852F72">
        <w:rPr>
          <w:rFonts w:ascii="Calibri" w:eastAsia="Times New Roman" w:hAnsi="Calibri" w:cs="Arial"/>
          <w:bCs/>
          <w:color w:val="222222"/>
          <w:shd w:val="clear" w:color="auto" w:fill="FFFFFF"/>
          <w:lang w:val="en-US"/>
        </w:rPr>
        <w:t xml:space="preserve">The </w:t>
      </w:r>
      <w:r w:rsidR="00031CB1">
        <w:rPr>
          <w:rFonts w:ascii="Calibri" w:eastAsia="Times New Roman" w:hAnsi="Calibri" w:cs="Arial"/>
          <w:bCs/>
          <w:color w:val="222222"/>
          <w:shd w:val="clear" w:color="auto" w:fill="FFFFFF"/>
          <w:lang w:val="en-US"/>
        </w:rPr>
        <w:t xml:space="preserve">quantitative </w:t>
      </w:r>
      <w:r w:rsidR="00031CB1" w:rsidRPr="00852F72">
        <w:rPr>
          <w:rFonts w:ascii="Calibri" w:eastAsia="Times New Roman" w:hAnsi="Calibri" w:cs="Arial"/>
          <w:bCs/>
          <w:color w:val="222222"/>
          <w:shd w:val="clear" w:color="auto" w:fill="FFFFFF"/>
          <w:lang w:val="en-US"/>
        </w:rPr>
        <w:t xml:space="preserve">model is </w:t>
      </w:r>
      <w:r w:rsidR="00031CB1">
        <w:rPr>
          <w:rFonts w:ascii="Calibri" w:eastAsia="Times New Roman" w:hAnsi="Calibri" w:cs="Arial"/>
          <w:bCs/>
          <w:color w:val="222222"/>
          <w:shd w:val="clear" w:color="auto" w:fill="FFFFFF"/>
          <w:lang w:val="en-US"/>
        </w:rPr>
        <w:t>used for prediction</w:t>
      </w:r>
      <w:r w:rsidR="00031CB1" w:rsidRPr="00852F72">
        <w:rPr>
          <w:rFonts w:ascii="Calibri" w:eastAsia="Times New Roman" w:hAnsi="Calibri" w:cs="Arial"/>
          <w:bCs/>
          <w:color w:val="222222"/>
          <w:shd w:val="clear" w:color="auto" w:fill="FFFFFF"/>
          <w:lang w:val="en-US"/>
        </w:rPr>
        <w:t xml:space="preserve"> in new individuals whose outcome information we do not yet have</w:t>
      </w:r>
      <w:r w:rsidR="00031CB1">
        <w:rPr>
          <w:rFonts w:ascii="Calibri" w:eastAsia="Times New Roman" w:hAnsi="Calibri" w:cs="Arial"/>
          <w:bCs/>
          <w:color w:val="222222"/>
          <w:shd w:val="clear" w:color="auto" w:fill="FFFFFF"/>
          <w:lang w:val="en-US"/>
        </w:rPr>
        <w:t>.</w:t>
      </w:r>
      <w:r w:rsidR="00031CB1">
        <w:rPr>
          <w:rFonts w:ascii="Calibri" w:eastAsia="Times New Roman" w:hAnsi="Calibri" w:cs="Arial"/>
          <w:bCs/>
          <w:color w:val="222222"/>
          <w:shd w:val="clear" w:color="auto" w:fill="FFFFFF"/>
          <w:lang w:val="en-US"/>
        </w:rPr>
        <w:t xml:space="preserve"> </w:t>
      </w:r>
      <w:r w:rsidR="00546537" w:rsidRPr="00852F72">
        <w:rPr>
          <w:rFonts w:ascii="Calibri" w:eastAsia="Times New Roman" w:hAnsi="Calibri" w:cs="Arial"/>
          <w:bCs/>
          <w:color w:val="222222"/>
          <w:lang w:val="en-US"/>
        </w:rPr>
        <w:t xml:space="preserve">Typically, the </w:t>
      </w:r>
      <w:r w:rsidR="00031CB1">
        <w:rPr>
          <w:rFonts w:ascii="Calibri" w:eastAsia="Times New Roman" w:hAnsi="Calibri" w:cs="Arial"/>
          <w:bCs/>
          <w:color w:val="222222"/>
          <w:lang w:val="en-US"/>
        </w:rPr>
        <w:t xml:space="preserve">predicted </w:t>
      </w:r>
      <w:r w:rsidR="00546537" w:rsidRPr="00852F72">
        <w:rPr>
          <w:rFonts w:ascii="Calibri" w:eastAsia="Times New Roman" w:hAnsi="Calibri" w:cs="Arial"/>
          <w:bCs/>
          <w:color w:val="222222"/>
          <w:lang w:val="en-US"/>
        </w:rPr>
        <w:t>outcomes cannot be easily obtained, are expansive, or hard to come by.</w:t>
      </w:r>
      <w:r w:rsidR="00852F72" w:rsidRPr="00852F72">
        <w:rPr>
          <w:rFonts w:ascii="Calibri" w:hAnsi="Calibri" w:cs="Arial"/>
          <w:color w:val="000000"/>
          <w:lang w:val="en-US" w:eastAsia="en-US"/>
        </w:rPr>
        <w:t xml:space="preserve"> </w:t>
      </w:r>
      <w:r w:rsidR="002E1C29">
        <w:rPr>
          <w:rFonts w:ascii="Calibri" w:hAnsi="Calibri" w:cs="Arial"/>
          <w:color w:val="000000"/>
          <w:lang w:val="en-US" w:eastAsia="en-US"/>
        </w:rPr>
        <w:t xml:space="preserve">This aspect of “filling in” missing information also explains why mere correlation </w:t>
      </w:r>
      <w:r w:rsidR="00655343">
        <w:rPr>
          <w:rFonts w:ascii="Calibri" w:hAnsi="Calibri" w:cs="Arial"/>
          <w:color w:val="000000"/>
          <w:lang w:val="en-US" w:eastAsia="en-US"/>
        </w:rPr>
        <w:t>between two variables, such as in</w:t>
      </w:r>
      <w:r w:rsidR="002E1C29">
        <w:rPr>
          <w:rFonts w:ascii="Calibri" w:hAnsi="Calibri" w:cs="Arial"/>
          <w:color w:val="000000"/>
          <w:lang w:val="en-US" w:eastAsia="en-US"/>
        </w:rPr>
        <w:t xml:space="preserve"> Pearson’s correlation</w:t>
      </w:r>
      <w:r w:rsidR="00655343">
        <w:rPr>
          <w:rFonts w:ascii="Calibri" w:hAnsi="Calibri" w:cs="Arial"/>
          <w:color w:val="000000"/>
          <w:lang w:val="en-US" w:eastAsia="en-US"/>
        </w:rPr>
        <w:t>,</w:t>
      </w:r>
      <w:r w:rsidR="002E1C29">
        <w:rPr>
          <w:rFonts w:ascii="Calibri" w:hAnsi="Calibri" w:cs="Arial"/>
          <w:color w:val="000000"/>
          <w:lang w:val="en-US" w:eastAsia="en-US"/>
        </w:rPr>
        <w:t xml:space="preserve"> </w:t>
      </w:r>
      <w:r w:rsidR="001F3BFB">
        <w:rPr>
          <w:rFonts w:ascii="Calibri" w:hAnsi="Calibri" w:cs="Arial"/>
          <w:color w:val="000000"/>
          <w:lang w:val="en-US" w:eastAsia="en-US"/>
        </w:rPr>
        <w:t xml:space="preserve">may </w:t>
      </w:r>
      <w:r w:rsidR="00171A12">
        <w:rPr>
          <w:rFonts w:ascii="Calibri" w:hAnsi="Calibri" w:cs="Arial"/>
          <w:color w:val="000000"/>
          <w:lang w:val="en-US" w:eastAsia="en-US"/>
        </w:rPr>
        <w:t>be a limited</w:t>
      </w:r>
      <w:r w:rsidR="001F3BFB">
        <w:rPr>
          <w:rFonts w:ascii="Calibri" w:hAnsi="Calibri" w:cs="Arial"/>
          <w:color w:val="000000"/>
          <w:lang w:val="en-US" w:eastAsia="en-US"/>
        </w:rPr>
        <w:t xml:space="preserve"> notion of foretelling future, yet-to-be measured observations </w:t>
      </w:r>
      <w:r w:rsidR="00655343">
        <w:rPr>
          <w:rFonts w:ascii="Calibri" w:hAnsi="Calibri" w:cs="Arial"/>
          <w:color w:val="000000"/>
          <w:lang w:val="en-US" w:eastAsia="en-US"/>
        </w:rPr>
        <w:fldChar w:fldCharType="begin"/>
      </w:r>
      <w:r w:rsidR="00655343">
        <w:rPr>
          <w:rFonts w:ascii="Calibri" w:hAnsi="Calibri" w:cs="Arial"/>
          <w:color w:val="000000"/>
          <w:lang w:val="en-US" w:eastAsia="en-US"/>
        </w:rPr>
        <w:instrText xml:space="preserve"> ADDIN EN.CITE &lt;EndNote&gt;&lt;Cite&gt;&lt;Author&gt;Bzdok&lt;/Author&gt;&lt;Year&gt;2018&lt;/Year&gt;&lt;RecNum&gt;7022&lt;/RecNum&gt;&lt;DisplayText&gt;(5)&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Pr>
          <w:rFonts w:ascii="Calibri" w:hAnsi="Calibri" w:cs="Arial"/>
          <w:color w:val="000000"/>
          <w:lang w:val="en-US" w:eastAsia="en-US"/>
        </w:rPr>
        <w:fldChar w:fldCharType="separate"/>
      </w:r>
      <w:r w:rsidR="00655343">
        <w:rPr>
          <w:rFonts w:ascii="Calibri" w:hAnsi="Calibri" w:cs="Arial"/>
          <w:noProof/>
          <w:color w:val="000000"/>
          <w:lang w:val="en-US" w:eastAsia="en-US"/>
        </w:rPr>
        <w:t>(</w:t>
      </w:r>
      <w:hyperlink w:anchor="_ENREF_5" w:tooltip="Bzdok, 2018 #7022" w:history="1">
        <w:r w:rsidR="00655343">
          <w:rPr>
            <w:rFonts w:ascii="Calibri" w:hAnsi="Calibri" w:cs="Arial"/>
            <w:noProof/>
            <w:color w:val="000000"/>
            <w:lang w:val="en-US" w:eastAsia="en-US"/>
          </w:rPr>
          <w:t>5</w:t>
        </w:r>
      </w:hyperlink>
      <w:r w:rsidR="00655343">
        <w:rPr>
          <w:rFonts w:ascii="Calibri" w:hAnsi="Calibri" w:cs="Arial"/>
          <w:noProof/>
          <w:color w:val="000000"/>
          <w:lang w:val="en-US" w:eastAsia="en-US"/>
        </w:rPr>
        <w:t>)</w:t>
      </w:r>
      <w:r w:rsidR="00655343">
        <w:rPr>
          <w:rFonts w:ascii="Calibri" w:hAnsi="Calibri" w:cs="Arial"/>
          <w:color w:val="000000"/>
          <w:lang w:val="en-US" w:eastAsia="en-US"/>
        </w:rPr>
        <w:fldChar w:fldCharType="end"/>
      </w:r>
      <w:r w:rsidR="002E1C29">
        <w:rPr>
          <w:rFonts w:ascii="Calibri" w:hAnsi="Calibri" w:cs="Arial"/>
          <w:color w:val="000000"/>
          <w:lang w:val="en-US" w:eastAsia="en-US"/>
        </w:rPr>
        <w:t xml:space="preserve">. </w:t>
      </w:r>
      <w:r w:rsidR="00F0237E" w:rsidRPr="00852F72">
        <w:rPr>
          <w:rFonts w:ascii="Calibri" w:hAnsi="Calibri"/>
          <w:color w:val="000000" w:themeColor="text1"/>
          <w:lang w:val="en-US"/>
        </w:rPr>
        <w:t xml:space="preserve">Prediction </w:t>
      </w:r>
      <w:r w:rsidR="00AD7870" w:rsidRPr="00852F72">
        <w:rPr>
          <w:rFonts w:ascii="Calibri" w:hAnsi="Calibri"/>
          <w:color w:val="000000" w:themeColor="text1"/>
          <w:lang w:val="en-US"/>
        </w:rPr>
        <w:t xml:space="preserve">has been an important focus of activity in the </w:t>
      </w:r>
      <w:r w:rsidR="00F0237E" w:rsidRPr="00852F72">
        <w:rPr>
          <w:rFonts w:ascii="Calibri" w:hAnsi="Calibri"/>
          <w:color w:val="000000" w:themeColor="text1"/>
          <w:lang w:val="en-US"/>
        </w:rPr>
        <w:t xml:space="preserve">more recent </w:t>
      </w:r>
      <w:r w:rsidR="00AD7870" w:rsidRPr="00852F72">
        <w:rPr>
          <w:rFonts w:ascii="Calibri" w:hAnsi="Calibri"/>
          <w:color w:val="000000" w:themeColor="text1"/>
          <w:lang w:val="en-US"/>
        </w:rPr>
        <w:t xml:space="preserve">“machine-learning” community </w:t>
      </w:r>
      <w:r w:rsidR="001123FC">
        <w:rPr>
          <w:rFonts w:ascii="Calibri" w:hAnsi="Calibri"/>
          <w:color w:val="000000" w:themeColor="text1"/>
          <w:lang w:val="en-US"/>
        </w:rPr>
        <w:t>{</w:t>
      </w:r>
      <w:proofErr w:type="spellStart"/>
      <w:r w:rsidR="001123FC">
        <w:rPr>
          <w:rFonts w:ascii="Calibri" w:hAnsi="Calibri"/>
          <w:color w:val="000000" w:themeColor="text1"/>
          <w:lang w:val="en-US"/>
        </w:rPr>
        <w:t>Breiman</w:t>
      </w:r>
      <w:proofErr w:type="spellEnd"/>
      <w:r w:rsidR="001123FC">
        <w:rPr>
          <w:rFonts w:ascii="Calibri" w:hAnsi="Calibri"/>
          <w:color w:val="000000" w:themeColor="text1"/>
          <w:lang w:val="en-US"/>
        </w:rPr>
        <w:t xml:space="preserve">, 2001 #4148} </w:t>
      </w:r>
      <w:r w:rsidR="00AD7870" w:rsidRPr="00852F72">
        <w:rPr>
          <w:rFonts w:ascii="Calibri" w:hAnsi="Calibri"/>
          <w:color w:val="000000" w:themeColor="text1"/>
          <w:lang w:val="en-US"/>
        </w:rPr>
        <w:t xml:space="preserve">and corresponds to how </w:t>
      </w:r>
      <w:r w:rsidR="005A6C3D" w:rsidRPr="00852F72">
        <w:rPr>
          <w:rFonts w:ascii="Calibri" w:hAnsi="Calibri"/>
          <w:color w:val="000000" w:themeColor="text1"/>
          <w:lang w:val="en-US"/>
        </w:rPr>
        <w:t>data analysis</w:t>
      </w:r>
      <w:r w:rsidR="00AD7870" w:rsidRPr="00852F72">
        <w:rPr>
          <w:rFonts w:ascii="Calibri" w:hAnsi="Calibri"/>
          <w:color w:val="000000" w:themeColor="text1"/>
          <w:lang w:val="en-US"/>
        </w:rPr>
        <w:t xml:space="preserve"> </w:t>
      </w:r>
      <w:r w:rsidR="005A6C3D" w:rsidRPr="00852F72">
        <w:rPr>
          <w:rFonts w:ascii="Calibri" w:hAnsi="Calibri"/>
          <w:color w:val="000000" w:themeColor="text1"/>
          <w:lang w:val="en-US"/>
        </w:rPr>
        <w:t xml:space="preserve">is </w:t>
      </w:r>
      <w:r w:rsidR="00AD7870" w:rsidRPr="00852F72">
        <w:rPr>
          <w:rFonts w:ascii="Calibri" w:hAnsi="Calibri"/>
          <w:color w:val="000000" w:themeColor="text1"/>
          <w:lang w:val="en-US"/>
        </w:rPr>
        <w:t>often practiced in data-intensive industry</w:t>
      </w:r>
      <w:r w:rsidR="00F0237E" w:rsidRPr="00852F72">
        <w:rPr>
          <w:rFonts w:ascii="Calibri" w:hAnsi="Calibri"/>
          <w:color w:val="000000" w:themeColor="text1"/>
          <w:lang w:val="en-US"/>
        </w:rPr>
        <w:t>.</w:t>
      </w:r>
    </w:p>
    <w:p w14:paraId="323B0E12" w14:textId="77777777" w:rsidR="00EB525A" w:rsidRDefault="00EB525A" w:rsidP="000A5874">
      <w:pPr>
        <w:contextualSpacing/>
        <w:jc w:val="both"/>
        <w:rPr>
          <w:rFonts w:ascii="Calibri" w:hAnsi="Calibri"/>
          <w:b/>
          <w:color w:val="000000" w:themeColor="text1"/>
          <w:lang w:val="en-US"/>
        </w:rPr>
      </w:pPr>
    </w:p>
    <w:p w14:paraId="1E97A048" w14:textId="77777777" w:rsidR="00EB525A" w:rsidRDefault="00EB525A" w:rsidP="000A5874">
      <w:pPr>
        <w:contextualSpacing/>
        <w:jc w:val="both"/>
        <w:rPr>
          <w:rFonts w:ascii="Calibri" w:hAnsi="Calibri"/>
          <w:b/>
          <w:color w:val="000000" w:themeColor="text1"/>
          <w:lang w:val="en-US"/>
        </w:rPr>
      </w:pPr>
    </w:p>
    <w:p w14:paraId="366EC310" w14:textId="77777777" w:rsidR="00F45FEE" w:rsidRDefault="00F45FEE" w:rsidP="000A5874">
      <w:pPr>
        <w:contextualSpacing/>
        <w:jc w:val="both"/>
        <w:rPr>
          <w:rFonts w:ascii="Calibri" w:hAnsi="Calibri"/>
          <w:b/>
          <w:color w:val="000000" w:themeColor="text1"/>
          <w:lang w:val="en-US"/>
        </w:rPr>
      </w:pPr>
    </w:p>
    <w:p w14:paraId="03BB2649" w14:textId="77777777" w:rsidR="00EB525A" w:rsidRDefault="00EB525A" w:rsidP="00EB525A">
      <w:pPr>
        <w:shd w:val="clear" w:color="auto" w:fill="FFFFFF"/>
        <w:rPr>
          <w:rFonts w:ascii="Arial" w:eastAsia="Times New Roman" w:hAnsi="Arial" w:cs="Arial"/>
          <w:color w:val="222222"/>
          <w:sz w:val="17"/>
          <w:szCs w:val="17"/>
          <w:lang w:val="en-US"/>
        </w:rPr>
      </w:pPr>
      <w:r w:rsidRPr="00EB525A">
        <w:rPr>
          <w:rFonts w:ascii="Arial" w:eastAsia="Times New Roman" w:hAnsi="Arial" w:cs="Arial"/>
          <w:color w:val="222222"/>
          <w:sz w:val="17"/>
          <w:szCs w:val="17"/>
          <w:lang w:val="en-US"/>
        </w:rPr>
        <w:t> </w:t>
      </w:r>
    </w:p>
    <w:p w14:paraId="6CEB1EBF" w14:textId="77777777" w:rsidR="00F45FEE" w:rsidRDefault="00F45FEE" w:rsidP="00EB525A">
      <w:pPr>
        <w:shd w:val="clear" w:color="auto" w:fill="FFFFFF"/>
        <w:rPr>
          <w:rFonts w:ascii="Arial" w:eastAsia="Times New Roman" w:hAnsi="Arial" w:cs="Arial"/>
          <w:b/>
          <w:color w:val="222222"/>
          <w:sz w:val="17"/>
          <w:szCs w:val="17"/>
          <w:lang w:val="en-US"/>
        </w:rPr>
      </w:pPr>
    </w:p>
    <w:p w14:paraId="593B6AF2" w14:textId="0388EADB" w:rsidR="00F45FEE" w:rsidRDefault="009B7966" w:rsidP="00EB525A">
      <w:pPr>
        <w:shd w:val="clear" w:color="auto" w:fill="FFFFFF"/>
        <w:rPr>
          <w:rFonts w:ascii="Arial" w:eastAsia="Times New Roman" w:hAnsi="Arial" w:cs="Arial"/>
          <w:b/>
          <w:color w:val="222222"/>
          <w:sz w:val="17"/>
          <w:szCs w:val="17"/>
          <w:lang w:val="en-US"/>
        </w:rPr>
      </w:pPr>
      <w:r>
        <w:rPr>
          <w:rFonts w:ascii="Arial" w:eastAsia="Times New Roman" w:hAnsi="Arial" w:cs="Arial"/>
          <w:b/>
          <w:color w:val="222222"/>
          <w:sz w:val="17"/>
          <w:szCs w:val="17"/>
          <w:lang w:val="en-US"/>
        </w:rPr>
        <w:br w:type="column"/>
      </w:r>
      <w:r w:rsidR="00F45FEE" w:rsidRPr="00F45FEE">
        <w:rPr>
          <w:rFonts w:ascii="Arial" w:eastAsia="Times New Roman" w:hAnsi="Arial" w:cs="Arial"/>
          <w:b/>
          <w:color w:val="222222"/>
          <w:sz w:val="17"/>
          <w:szCs w:val="17"/>
          <w:lang w:val="en-US"/>
        </w:rPr>
        <w:lastRenderedPageBreak/>
        <w:t>Using the linear model f</w:t>
      </w:r>
      <w:r w:rsidR="00F45FEE">
        <w:rPr>
          <w:rFonts w:ascii="Arial" w:eastAsia="Times New Roman" w:hAnsi="Arial" w:cs="Arial"/>
          <w:b/>
          <w:color w:val="222222"/>
          <w:sz w:val="17"/>
          <w:szCs w:val="17"/>
          <w:lang w:val="en-US"/>
        </w:rPr>
        <w:t>or inferen</w:t>
      </w:r>
      <w:r w:rsidR="00F45FEE" w:rsidRPr="00F45FEE">
        <w:rPr>
          <w:rFonts w:ascii="Arial" w:eastAsia="Times New Roman" w:hAnsi="Arial" w:cs="Arial"/>
          <w:b/>
          <w:color w:val="222222"/>
          <w:sz w:val="17"/>
          <w:szCs w:val="17"/>
          <w:lang w:val="en-US"/>
        </w:rPr>
        <w:t>ce</w:t>
      </w:r>
    </w:p>
    <w:p w14:paraId="5782B2B5" w14:textId="77777777" w:rsidR="00F45FEE" w:rsidRPr="00F45FEE" w:rsidRDefault="00F45FEE" w:rsidP="00EB525A">
      <w:pPr>
        <w:shd w:val="clear" w:color="auto" w:fill="FFFFFF"/>
        <w:rPr>
          <w:rFonts w:ascii="Arial" w:eastAsia="Times New Roman" w:hAnsi="Arial" w:cs="Arial"/>
          <w:b/>
          <w:color w:val="222222"/>
          <w:sz w:val="17"/>
          <w:szCs w:val="17"/>
          <w:lang w:val="en-US"/>
        </w:rPr>
      </w:pPr>
    </w:p>
    <w:p w14:paraId="130765AC" w14:textId="77777777" w:rsidR="00F45FEE" w:rsidRDefault="00F45FEE" w:rsidP="00EB525A">
      <w:pPr>
        <w:shd w:val="clear" w:color="auto" w:fill="FFFFFF"/>
        <w:rPr>
          <w:rFonts w:ascii="Arial" w:eastAsia="Times New Roman" w:hAnsi="Arial" w:cs="Arial"/>
          <w:color w:val="222222"/>
          <w:sz w:val="17"/>
          <w:szCs w:val="17"/>
          <w:lang w:val="en-US"/>
        </w:rPr>
      </w:pPr>
    </w:p>
    <w:p w14:paraId="554E7BB5" w14:textId="77777777" w:rsidR="00F45FEE" w:rsidRDefault="00F45FEE" w:rsidP="00EB525A">
      <w:pPr>
        <w:shd w:val="clear" w:color="auto" w:fill="FFFFFF"/>
        <w:rPr>
          <w:rFonts w:ascii="Arial" w:eastAsia="Times New Roman" w:hAnsi="Arial" w:cs="Arial"/>
          <w:color w:val="222222"/>
          <w:sz w:val="17"/>
          <w:szCs w:val="17"/>
          <w:lang w:val="en-US"/>
        </w:rPr>
      </w:pPr>
    </w:p>
    <w:p w14:paraId="71F5A43F" w14:textId="180CD8AC" w:rsidR="0070638A" w:rsidRDefault="00506EE2" w:rsidP="00EB525A">
      <w:pPr>
        <w:shd w:val="clear" w:color="auto" w:fill="FFFFFF"/>
        <w:rPr>
          <w:rFonts w:ascii="Arial" w:hAnsi="Arial" w:cs="Arial"/>
          <w:color w:val="000000"/>
          <w:lang w:val="en-US" w:eastAsia="en-US"/>
        </w:rPr>
      </w:pPr>
      <w:r w:rsidRPr="00506EE2">
        <w:rPr>
          <w:rFonts w:ascii="Arial" w:hAnsi="Arial" w:cs="Arial"/>
          <w:color w:val="000000"/>
          <w:lang w:val="en-US" w:eastAsia="en-US"/>
        </w:rPr>
        <w:t>We want to assess the relative contributions of each of the predictors in explaining Y</w:t>
      </w:r>
    </w:p>
    <w:p w14:paraId="3FE0F51C" w14:textId="77777777" w:rsidR="00506EE2" w:rsidRPr="00506EE2" w:rsidRDefault="00506EE2" w:rsidP="00EB525A">
      <w:pPr>
        <w:shd w:val="clear" w:color="auto" w:fill="FFFFFF"/>
        <w:rPr>
          <w:rFonts w:ascii="Arial" w:eastAsia="Times New Roman" w:hAnsi="Arial" w:cs="Arial"/>
          <w:color w:val="222222"/>
          <w:sz w:val="17"/>
          <w:szCs w:val="17"/>
          <w:lang w:val="en-US"/>
        </w:rPr>
      </w:pPr>
    </w:p>
    <w:p w14:paraId="6446B507" w14:textId="7E78F255" w:rsidR="00812BC7" w:rsidRDefault="00812BC7"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A non-</w:t>
      </w:r>
      <w:proofErr w:type="spellStart"/>
      <w:r>
        <w:rPr>
          <w:rFonts w:ascii="Arial" w:eastAsia="Times New Roman" w:hAnsi="Arial" w:cs="Arial"/>
          <w:color w:val="222222"/>
          <w:sz w:val="17"/>
          <w:szCs w:val="17"/>
          <w:lang w:val="en-US"/>
        </w:rPr>
        <w:t>signiifcant</w:t>
      </w:r>
      <w:proofErr w:type="spellEnd"/>
      <w:r>
        <w:rPr>
          <w:rFonts w:ascii="Arial" w:eastAsia="Times New Roman" w:hAnsi="Arial" w:cs="Arial"/>
          <w:color w:val="222222"/>
          <w:sz w:val="17"/>
          <w:szCs w:val="17"/>
          <w:lang w:val="en-US"/>
        </w:rPr>
        <w:t xml:space="preserve"> beta </w:t>
      </w:r>
      <w:proofErr w:type="spellStart"/>
      <w:r>
        <w:rPr>
          <w:rFonts w:ascii="Arial" w:eastAsia="Times New Roman" w:hAnsi="Arial" w:cs="Arial"/>
          <w:color w:val="222222"/>
          <w:sz w:val="17"/>
          <w:szCs w:val="17"/>
          <w:lang w:val="en-US"/>
        </w:rPr>
        <w:t>coefficent</w:t>
      </w:r>
      <w:proofErr w:type="spellEnd"/>
      <w:r>
        <w:rPr>
          <w:rFonts w:ascii="Arial" w:eastAsia="Times New Roman" w:hAnsi="Arial" w:cs="Arial"/>
          <w:color w:val="222222"/>
          <w:sz w:val="17"/>
          <w:szCs w:val="17"/>
          <w:lang w:val="en-US"/>
        </w:rPr>
        <w:t xml:space="preserve"> suggest that the variable can be dropped from the model</w:t>
      </w:r>
    </w:p>
    <w:p w14:paraId="079BC8F4" w14:textId="7536806E" w:rsidR="00812BC7" w:rsidRDefault="0070638A"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Each of them corresponds to the null hypothesis that the beta at hand deviates from zero, whereas the other model coefficients do not</w:t>
      </w:r>
    </w:p>
    <w:p w14:paraId="37A60903" w14:textId="77777777" w:rsidR="00812BC7" w:rsidRDefault="00812BC7" w:rsidP="00EB525A">
      <w:pPr>
        <w:shd w:val="clear" w:color="auto" w:fill="FFFFFF"/>
        <w:rPr>
          <w:rFonts w:ascii="Arial" w:eastAsia="Times New Roman" w:hAnsi="Arial" w:cs="Arial"/>
          <w:color w:val="222222"/>
          <w:sz w:val="17"/>
          <w:szCs w:val="17"/>
          <w:lang w:val="en-US"/>
        </w:rPr>
      </w:pPr>
    </w:p>
    <w:p w14:paraId="556F0E6B" w14:textId="3062AAC7" w:rsidR="005779A1" w:rsidRDefault="005779A1"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 xml:space="preserve">It is </w:t>
      </w:r>
      <w:proofErr w:type="spellStart"/>
      <w:r>
        <w:rPr>
          <w:rFonts w:ascii="Arial" w:eastAsia="Times New Roman" w:hAnsi="Arial" w:cs="Arial"/>
          <w:color w:val="222222"/>
          <w:sz w:val="17"/>
          <w:szCs w:val="17"/>
          <w:lang w:val="en-US"/>
        </w:rPr>
        <w:t>aobut</w:t>
      </w:r>
      <w:proofErr w:type="spellEnd"/>
      <w:r>
        <w:rPr>
          <w:rFonts w:ascii="Arial" w:eastAsia="Times New Roman" w:hAnsi="Arial" w:cs="Arial"/>
          <w:color w:val="222222"/>
          <w:sz w:val="17"/>
          <w:szCs w:val="17"/>
          <w:lang w:val="en-US"/>
        </w:rPr>
        <w:t xml:space="preserve"> confidence </w:t>
      </w:r>
      <w:proofErr w:type="spellStart"/>
      <w:r>
        <w:rPr>
          <w:rFonts w:ascii="Arial" w:eastAsia="Times New Roman" w:hAnsi="Arial" w:cs="Arial"/>
          <w:color w:val="222222"/>
          <w:sz w:val="17"/>
          <w:szCs w:val="17"/>
          <w:lang w:val="en-US"/>
        </w:rPr>
        <w:t>intervalls</w:t>
      </w:r>
      <w:proofErr w:type="spellEnd"/>
      <w:r>
        <w:rPr>
          <w:rFonts w:ascii="Arial" w:eastAsia="Times New Roman" w:hAnsi="Arial" w:cs="Arial"/>
          <w:color w:val="222222"/>
          <w:sz w:val="17"/>
          <w:szCs w:val="17"/>
          <w:lang w:val="en-US"/>
        </w:rPr>
        <w:t xml:space="preserve"> of the betas</w:t>
      </w:r>
    </w:p>
    <w:p w14:paraId="30D903C8" w14:textId="77777777" w:rsidR="00F83534" w:rsidRDefault="00F83534" w:rsidP="00EB525A">
      <w:pPr>
        <w:shd w:val="clear" w:color="auto" w:fill="FFFFFF"/>
        <w:rPr>
          <w:rFonts w:ascii="Arial" w:eastAsia="Times New Roman" w:hAnsi="Arial" w:cs="Arial"/>
          <w:color w:val="222222"/>
          <w:sz w:val="17"/>
          <w:szCs w:val="17"/>
          <w:lang w:val="en-US"/>
        </w:rPr>
      </w:pPr>
    </w:p>
    <w:p w14:paraId="23CD9ACD" w14:textId="77777777" w:rsidR="00F83534" w:rsidRDefault="00F83534" w:rsidP="00F83534">
      <w:pPr>
        <w:shd w:val="clear" w:color="auto" w:fill="FFFFFF"/>
        <w:rPr>
          <w:rFonts w:ascii="Arial" w:hAnsi="Arial" w:cs="Arial"/>
          <w:b/>
          <w:bCs/>
          <w:color w:val="000000"/>
          <w:sz w:val="28"/>
          <w:szCs w:val="28"/>
          <w:lang w:val="en-US" w:eastAsia="en-US"/>
        </w:rPr>
      </w:pPr>
      <w:r w:rsidRPr="00A82E5C">
        <w:rPr>
          <w:rFonts w:ascii="Arial" w:hAnsi="Arial" w:cs="Arial"/>
          <w:b/>
          <w:bCs/>
          <w:color w:val="000000"/>
          <w:sz w:val="28"/>
          <w:szCs w:val="28"/>
          <w:lang w:val="en-US" w:eastAsia="en-US"/>
        </w:rPr>
        <w:t xml:space="preserve">Inference is about the input variables for </w:t>
      </w:r>
      <w:proofErr w:type="spellStart"/>
      <w:r w:rsidRPr="00A82E5C">
        <w:rPr>
          <w:rFonts w:ascii="Arial" w:hAnsi="Arial" w:cs="Arial"/>
          <w:b/>
          <w:bCs/>
          <w:color w:val="000000"/>
          <w:sz w:val="28"/>
          <w:szCs w:val="28"/>
          <w:lang w:val="en-US" w:eastAsia="en-US"/>
        </w:rPr>
        <w:t>Breiman</w:t>
      </w:r>
      <w:proofErr w:type="spellEnd"/>
    </w:p>
    <w:p w14:paraId="1072EBD2" w14:textId="77777777" w:rsidR="00F83534" w:rsidRDefault="00F83534" w:rsidP="00EB525A">
      <w:pPr>
        <w:shd w:val="clear" w:color="auto" w:fill="FFFFFF"/>
        <w:rPr>
          <w:rFonts w:ascii="Arial" w:eastAsia="Times New Roman" w:hAnsi="Arial" w:cs="Arial"/>
          <w:color w:val="222222"/>
          <w:sz w:val="17"/>
          <w:szCs w:val="17"/>
          <w:lang w:val="en-US"/>
        </w:rPr>
      </w:pPr>
    </w:p>
    <w:p w14:paraId="39801E37" w14:textId="77777777" w:rsidR="006949A6" w:rsidRDefault="006949A6" w:rsidP="00EB525A">
      <w:pPr>
        <w:shd w:val="clear" w:color="auto" w:fill="FFFFFF"/>
        <w:rPr>
          <w:rFonts w:ascii="Arial" w:eastAsia="Times New Roman" w:hAnsi="Arial" w:cs="Arial"/>
          <w:color w:val="222222"/>
          <w:sz w:val="17"/>
          <w:szCs w:val="17"/>
          <w:lang w:val="en-US"/>
        </w:rPr>
      </w:pPr>
    </w:p>
    <w:p w14:paraId="0313F2E2" w14:textId="556FC34A" w:rsidR="006949A6" w:rsidRDefault="006949A6"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 xml:space="preserve">Model assumed to specify the </w:t>
      </w:r>
      <w:proofErr w:type="spellStart"/>
      <w:r>
        <w:rPr>
          <w:rFonts w:ascii="Arial" w:eastAsia="Times New Roman" w:hAnsi="Arial" w:cs="Arial"/>
          <w:color w:val="222222"/>
          <w:sz w:val="17"/>
          <w:szCs w:val="17"/>
          <w:lang w:val="en-US"/>
        </w:rPr>
        <w:t>completey</w:t>
      </w:r>
      <w:proofErr w:type="spellEnd"/>
      <w:r>
        <w:rPr>
          <w:rFonts w:ascii="Arial" w:eastAsia="Times New Roman" w:hAnsi="Arial" w:cs="Arial"/>
          <w:color w:val="222222"/>
          <w:sz w:val="17"/>
          <w:szCs w:val="17"/>
          <w:lang w:val="en-US"/>
        </w:rPr>
        <w:t xml:space="preserve"> probabilistic structure of how the input measures related to each other, as well as with the output</w:t>
      </w:r>
    </w:p>
    <w:p w14:paraId="552343EC" w14:textId="77777777" w:rsidR="00560633" w:rsidRDefault="00560633" w:rsidP="00EB525A">
      <w:pPr>
        <w:shd w:val="clear" w:color="auto" w:fill="FFFFFF"/>
        <w:rPr>
          <w:rFonts w:ascii="Arial" w:eastAsia="Times New Roman" w:hAnsi="Arial" w:cs="Arial"/>
          <w:color w:val="222222"/>
          <w:sz w:val="17"/>
          <w:szCs w:val="17"/>
          <w:lang w:val="en-US"/>
        </w:rPr>
      </w:pPr>
    </w:p>
    <w:p w14:paraId="262172E2" w14:textId="77777777" w:rsidR="006C1722" w:rsidRDefault="006C1722" w:rsidP="00EB525A">
      <w:pPr>
        <w:shd w:val="clear" w:color="auto" w:fill="FFFFFF"/>
        <w:rPr>
          <w:rFonts w:ascii="Arial" w:eastAsia="Times New Roman" w:hAnsi="Arial" w:cs="Arial"/>
          <w:color w:val="222222"/>
          <w:sz w:val="17"/>
          <w:szCs w:val="17"/>
          <w:lang w:val="en-US"/>
        </w:rPr>
      </w:pPr>
    </w:p>
    <w:p w14:paraId="6C410491" w14:textId="1703FB1C" w:rsidR="006C1722" w:rsidRPr="006C1722" w:rsidRDefault="006C1722" w:rsidP="00EB525A">
      <w:pPr>
        <w:shd w:val="clear" w:color="auto" w:fill="FFFFFF"/>
        <w:rPr>
          <w:rFonts w:ascii="Arial" w:hAnsi="Arial" w:cs="Arial"/>
          <w:color w:val="000000"/>
          <w:lang w:val="en-US" w:eastAsia="en-US"/>
        </w:rPr>
      </w:pPr>
      <w:r w:rsidRPr="006C1722">
        <w:rPr>
          <w:rFonts w:ascii="Arial" w:hAnsi="Arial" w:cs="Arial"/>
          <w:color w:val="000000"/>
          <w:lang w:val="en-US" w:eastAsia="en-US"/>
        </w:rPr>
        <w:t>classical inference is about understanding how the response Y changes as a function of the independent input variables x1, x2, … and it is about these separate input variables that p values are usually computed as evidence for relevance of an effect</w:t>
      </w:r>
    </w:p>
    <w:p w14:paraId="0EC51D91" w14:textId="77777777" w:rsidR="006C1722" w:rsidRPr="006C1722" w:rsidRDefault="006C1722" w:rsidP="00EB525A">
      <w:pPr>
        <w:shd w:val="clear" w:color="auto" w:fill="FFFFFF"/>
        <w:rPr>
          <w:rFonts w:ascii="Arial" w:hAnsi="Arial" w:cs="Arial"/>
          <w:color w:val="000000"/>
          <w:lang w:val="en-US" w:eastAsia="en-US"/>
        </w:rPr>
      </w:pPr>
    </w:p>
    <w:p w14:paraId="3B0C0696" w14:textId="77777777" w:rsidR="006C1722" w:rsidRPr="006C1722" w:rsidRDefault="006C1722" w:rsidP="00EB525A">
      <w:pPr>
        <w:shd w:val="clear" w:color="auto" w:fill="FFFFFF"/>
        <w:rPr>
          <w:rFonts w:ascii="Arial" w:eastAsia="Times New Roman" w:hAnsi="Arial" w:cs="Arial"/>
          <w:color w:val="222222"/>
          <w:sz w:val="17"/>
          <w:szCs w:val="17"/>
          <w:lang w:val="en-US"/>
        </w:rPr>
      </w:pPr>
    </w:p>
    <w:p w14:paraId="02B5268B" w14:textId="2460D2C8" w:rsidR="00560633" w:rsidRDefault="00560633" w:rsidP="00560633">
      <w:pPr>
        <w:shd w:val="clear" w:color="auto" w:fill="FFFFFF"/>
        <w:rPr>
          <w:rFonts w:ascii="Arial" w:eastAsia="Times New Roman" w:hAnsi="Arial" w:cs="Arial"/>
          <w:color w:val="222222"/>
          <w:lang w:val="en-US"/>
        </w:rPr>
      </w:pPr>
      <w:r>
        <w:rPr>
          <w:rFonts w:ascii="Arial" w:eastAsia="Times New Roman" w:hAnsi="Arial" w:cs="Arial"/>
          <w:color w:val="222222"/>
          <w:lang w:val="en-US"/>
        </w:rPr>
        <w:t xml:space="preserve">mechanisms in the data are assumed to be sufficiently described by means and variances alone as parts of the probability model underlying the dataset at hand </w:t>
      </w:r>
      <w:r w:rsidR="00541706">
        <w:rPr>
          <w:rFonts w:ascii="Arial" w:eastAsia="Times New Roman" w:hAnsi="Arial" w:cs="Arial"/>
          <w:color w:val="222222"/>
          <w:lang w:val="en-US"/>
        </w:rPr>
        <w:fldChar w:fldCharType="begin"/>
      </w:r>
      <w:r w:rsidR="00541706">
        <w:rPr>
          <w:rFonts w:ascii="Arial" w:eastAsia="Times New Roman" w:hAnsi="Arial" w:cs="Arial"/>
          <w:color w:val="222222"/>
          <w:lang w:val="en-US"/>
        </w:rPr>
        <w:instrText xml:space="preserve"> ADDIN EN.CITE &lt;EndNote&gt;&lt;Cite&gt;&lt;Author&gt;Casella&lt;/Author&gt;&lt;Year&gt;2002&lt;/Year&gt;&lt;RecNum&gt;6913&lt;/RecNum&gt;&lt;DisplayText&gt;(2)&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41706">
        <w:rPr>
          <w:rFonts w:ascii="Arial" w:eastAsia="Times New Roman" w:hAnsi="Arial" w:cs="Arial"/>
          <w:color w:val="222222"/>
          <w:lang w:val="en-US"/>
        </w:rPr>
        <w:fldChar w:fldCharType="separate"/>
      </w:r>
      <w:r w:rsidR="00541706">
        <w:rPr>
          <w:rFonts w:ascii="Arial" w:eastAsia="Times New Roman" w:hAnsi="Arial" w:cs="Arial"/>
          <w:noProof/>
          <w:color w:val="222222"/>
          <w:lang w:val="en-US"/>
        </w:rPr>
        <w:t>(</w:t>
      </w:r>
      <w:hyperlink w:anchor="_ENREF_2" w:tooltip="Casella, 2002 #6913" w:history="1">
        <w:r w:rsidR="00655343">
          <w:rPr>
            <w:rFonts w:ascii="Arial" w:eastAsia="Times New Roman" w:hAnsi="Arial" w:cs="Arial"/>
            <w:noProof/>
            <w:color w:val="222222"/>
            <w:lang w:val="en-US"/>
          </w:rPr>
          <w:t>2</w:t>
        </w:r>
      </w:hyperlink>
      <w:r w:rsidR="00541706">
        <w:rPr>
          <w:rFonts w:ascii="Arial" w:eastAsia="Times New Roman" w:hAnsi="Arial" w:cs="Arial"/>
          <w:noProof/>
          <w:color w:val="222222"/>
          <w:lang w:val="en-US"/>
        </w:rPr>
        <w:t>)</w:t>
      </w:r>
      <w:r w:rsidR="00541706">
        <w:rPr>
          <w:rFonts w:ascii="Arial" w:eastAsia="Times New Roman" w:hAnsi="Arial" w:cs="Arial"/>
          <w:color w:val="222222"/>
          <w:lang w:val="en-US"/>
        </w:rPr>
        <w:fldChar w:fldCharType="end"/>
      </w:r>
    </w:p>
    <w:p w14:paraId="44F19385" w14:textId="77777777" w:rsidR="00560633" w:rsidRDefault="00560633" w:rsidP="00EB525A">
      <w:pPr>
        <w:shd w:val="clear" w:color="auto" w:fill="FFFFFF"/>
        <w:rPr>
          <w:rFonts w:ascii="Arial" w:eastAsia="Times New Roman" w:hAnsi="Arial" w:cs="Arial"/>
          <w:color w:val="222222"/>
          <w:sz w:val="17"/>
          <w:szCs w:val="17"/>
          <w:lang w:val="en-US"/>
        </w:rPr>
      </w:pPr>
    </w:p>
    <w:p w14:paraId="29762566" w14:textId="34859039" w:rsidR="00D03482" w:rsidRDefault="00D03482"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 xml:space="preserve">testing is the </w:t>
      </w:r>
      <w:proofErr w:type="gramStart"/>
      <w:r>
        <w:rPr>
          <w:rFonts w:ascii="Arial" w:eastAsia="Times New Roman" w:hAnsi="Arial" w:cs="Arial"/>
          <w:color w:val="222222"/>
          <w:sz w:val="17"/>
          <w:szCs w:val="17"/>
          <w:lang w:val="en-US"/>
        </w:rPr>
        <w:t>ultimate goal</w:t>
      </w:r>
      <w:proofErr w:type="gramEnd"/>
    </w:p>
    <w:p w14:paraId="7DF897E3" w14:textId="77777777" w:rsidR="00095173" w:rsidRDefault="00095173" w:rsidP="00EB525A">
      <w:pPr>
        <w:shd w:val="clear" w:color="auto" w:fill="FFFFFF"/>
        <w:rPr>
          <w:rFonts w:ascii="Arial" w:eastAsia="Times New Roman" w:hAnsi="Arial" w:cs="Arial"/>
          <w:color w:val="222222"/>
          <w:sz w:val="17"/>
          <w:szCs w:val="17"/>
          <w:lang w:val="en-US"/>
        </w:rPr>
      </w:pPr>
    </w:p>
    <w:p w14:paraId="44E7DFE4" w14:textId="0E85148F" w:rsidR="00095173" w:rsidRDefault="00095173"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fully specified</w:t>
      </w:r>
    </w:p>
    <w:p w14:paraId="45E5372E" w14:textId="77777777" w:rsidR="007034C2" w:rsidRDefault="007034C2" w:rsidP="00EB525A">
      <w:pPr>
        <w:shd w:val="clear" w:color="auto" w:fill="FFFFFF"/>
        <w:rPr>
          <w:rFonts w:ascii="Arial" w:eastAsia="Times New Roman" w:hAnsi="Arial" w:cs="Arial"/>
          <w:color w:val="222222"/>
          <w:sz w:val="17"/>
          <w:szCs w:val="17"/>
          <w:lang w:val="en-US"/>
        </w:rPr>
      </w:pPr>
    </w:p>
    <w:p w14:paraId="0582CC36" w14:textId="05E0E7B2" w:rsidR="007034C2" w:rsidRDefault="007034C2" w:rsidP="00EB525A">
      <w:pPr>
        <w:shd w:val="clear" w:color="auto" w:fill="FFFFFF"/>
        <w:rPr>
          <w:rStyle w:val="s2"/>
          <w:rFonts w:ascii="Calibri" w:hAnsi="Calibri"/>
          <w:color w:val="000000" w:themeColor="text1"/>
          <w:sz w:val="22"/>
          <w:szCs w:val="22"/>
          <w:lang w:val="en-US"/>
        </w:rPr>
      </w:pPr>
      <w:r w:rsidRPr="00E263B2">
        <w:rPr>
          <w:rStyle w:val="s2"/>
          <w:rFonts w:ascii="Calibri" w:hAnsi="Calibri"/>
          <w:color w:val="000000" w:themeColor="text1"/>
          <w:sz w:val="22"/>
          <w:szCs w:val="22"/>
          <w:lang w:val="en-US"/>
        </w:rPr>
        <w:t xml:space="preserve">In classical statistics, inferential conclusions are drawn by formally testing for the existence of an effect expressed under the null-hypothesis (e.g., a gene is not associated with schizophrenia) in opposition to the alternative hypothesis (e.g., a gene is associated with schizophrenia). The ensuing </w:t>
      </w:r>
      <w:r w:rsidRPr="00E263B2">
        <w:rPr>
          <w:rStyle w:val="s2"/>
          <w:rFonts w:ascii="Calibri" w:hAnsi="Calibri"/>
          <w:i/>
          <w:color w:val="000000" w:themeColor="text1"/>
          <w:sz w:val="22"/>
          <w:szCs w:val="22"/>
          <w:lang w:val="en-US"/>
        </w:rPr>
        <w:t>p</w:t>
      </w:r>
      <w:r w:rsidRPr="00E263B2">
        <w:rPr>
          <w:rStyle w:val="s2"/>
          <w:rFonts w:ascii="Calibri" w:hAnsi="Calibri"/>
          <w:color w:val="000000" w:themeColor="text1"/>
          <w:sz w:val="22"/>
          <w:szCs w:val="22"/>
          <w:lang w:val="en-US"/>
        </w:rPr>
        <w:t>-value indicates whether data from the subject sample at hand are too extreme to occur under the null hypothesis.</w:t>
      </w:r>
    </w:p>
    <w:p w14:paraId="5B4700B1" w14:textId="77777777" w:rsidR="007034C2" w:rsidRDefault="007034C2" w:rsidP="00EB525A">
      <w:pPr>
        <w:shd w:val="clear" w:color="auto" w:fill="FFFFFF"/>
        <w:rPr>
          <w:rStyle w:val="s2"/>
          <w:rFonts w:ascii="Calibri" w:hAnsi="Calibri"/>
          <w:color w:val="000000" w:themeColor="text1"/>
          <w:sz w:val="22"/>
          <w:szCs w:val="22"/>
          <w:lang w:val="en-US"/>
        </w:rPr>
      </w:pPr>
    </w:p>
    <w:p w14:paraId="4DF25C3E" w14:textId="65C99D79" w:rsidR="007034C2" w:rsidRDefault="007034C2" w:rsidP="00EB525A">
      <w:pPr>
        <w:shd w:val="clear" w:color="auto" w:fill="FFFFFF"/>
        <w:rPr>
          <w:rFonts w:ascii="Arial" w:eastAsia="Times New Roman" w:hAnsi="Arial" w:cs="Arial"/>
          <w:color w:val="222222"/>
          <w:sz w:val="17"/>
          <w:szCs w:val="17"/>
          <w:lang w:val="en-US"/>
        </w:rPr>
      </w:pPr>
      <w:r w:rsidRPr="00E263B2">
        <w:rPr>
          <w:rStyle w:val="s2"/>
          <w:rFonts w:ascii="Calibri" w:hAnsi="Calibri"/>
          <w:color w:val="000000" w:themeColor="text1"/>
          <w:sz w:val="22"/>
          <w:szCs w:val="22"/>
          <w:lang w:val="en-US"/>
        </w:rPr>
        <w:t xml:space="preserve">In classical null-hypothesis testing, the p-value is computed on the </w:t>
      </w:r>
      <w:r w:rsidRPr="00E263B2">
        <w:rPr>
          <w:rStyle w:val="s2"/>
          <w:rFonts w:ascii="Calibri" w:hAnsi="Calibri"/>
          <w:i/>
          <w:color w:val="000000" w:themeColor="text1"/>
          <w:sz w:val="22"/>
          <w:szCs w:val="22"/>
          <w:lang w:val="en-US"/>
        </w:rPr>
        <w:t>entire</w:t>
      </w:r>
      <w:r w:rsidRPr="00E263B2">
        <w:rPr>
          <w:rStyle w:val="s2"/>
          <w:rFonts w:ascii="Calibri" w:hAnsi="Calibri"/>
          <w:color w:val="000000" w:themeColor="text1"/>
          <w:sz w:val="22"/>
          <w:szCs w:val="22"/>
          <w:lang w:val="en-US"/>
        </w:rPr>
        <w:t xml:space="preserve"> data from a </w:t>
      </w:r>
      <w:proofErr w:type="gramStart"/>
      <w:r w:rsidRPr="00E263B2">
        <w:rPr>
          <w:rStyle w:val="s2"/>
          <w:rFonts w:ascii="Calibri" w:hAnsi="Calibri"/>
          <w:color w:val="000000" w:themeColor="text1"/>
          <w:sz w:val="22"/>
          <w:szCs w:val="22"/>
          <w:lang w:val="en-US"/>
        </w:rPr>
        <w:t>particular subject</w:t>
      </w:r>
      <w:proofErr w:type="gramEnd"/>
      <w:r w:rsidRPr="00E263B2">
        <w:rPr>
          <w:rStyle w:val="s2"/>
          <w:rFonts w:ascii="Calibri" w:hAnsi="Calibri"/>
          <w:color w:val="000000" w:themeColor="text1"/>
          <w:sz w:val="22"/>
          <w:szCs w:val="22"/>
          <w:lang w:val="en-US"/>
        </w:rPr>
        <w:t xml:space="preserve"> sample in a single process. P-values are commonly obtained from all examined individuals (in-sample) and this quantitative outcome can usually not be used to test for the </w:t>
      </w:r>
      <w:r w:rsidRPr="00E263B2">
        <w:rPr>
          <w:rStyle w:val="s2"/>
          <w:rFonts w:ascii="Calibri" w:hAnsi="Calibri"/>
          <w:i/>
          <w:color w:val="000000" w:themeColor="text1"/>
          <w:sz w:val="22"/>
          <w:szCs w:val="22"/>
          <w:lang w:val="en-US"/>
        </w:rPr>
        <w:t>same</w:t>
      </w:r>
      <w:r w:rsidRPr="00E263B2">
        <w:rPr>
          <w:rStyle w:val="s2"/>
          <w:rFonts w:ascii="Calibri" w:hAnsi="Calibri"/>
          <w:color w:val="000000" w:themeColor="text1"/>
          <w:sz w:val="22"/>
          <w:szCs w:val="22"/>
          <w:lang w:val="en-US"/>
        </w:rPr>
        <w:t xml:space="preserve"> statistical relationship in a later encountered single individual.</w:t>
      </w:r>
    </w:p>
    <w:p w14:paraId="7A945213" w14:textId="77777777" w:rsidR="00560633" w:rsidRDefault="00560633" w:rsidP="00EB525A">
      <w:pPr>
        <w:shd w:val="clear" w:color="auto" w:fill="FFFFFF"/>
        <w:rPr>
          <w:rFonts w:ascii="Arial" w:eastAsia="Times New Roman" w:hAnsi="Arial" w:cs="Arial"/>
          <w:color w:val="222222"/>
          <w:sz w:val="17"/>
          <w:szCs w:val="17"/>
          <w:lang w:val="en-US"/>
        </w:rPr>
      </w:pPr>
    </w:p>
    <w:p w14:paraId="271D89DC" w14:textId="77777777" w:rsidR="00560633" w:rsidRDefault="00560633" w:rsidP="00EB525A">
      <w:pPr>
        <w:shd w:val="clear" w:color="auto" w:fill="FFFFFF"/>
        <w:rPr>
          <w:rFonts w:ascii="Arial" w:eastAsia="Times New Roman" w:hAnsi="Arial" w:cs="Arial"/>
          <w:color w:val="222222"/>
          <w:sz w:val="17"/>
          <w:szCs w:val="17"/>
          <w:lang w:val="en-US"/>
        </w:rPr>
      </w:pPr>
    </w:p>
    <w:p w14:paraId="77B48B08" w14:textId="77777777" w:rsidR="00812BC7" w:rsidRDefault="00812BC7" w:rsidP="00EB525A">
      <w:pPr>
        <w:shd w:val="clear" w:color="auto" w:fill="FFFFFF"/>
        <w:rPr>
          <w:rFonts w:ascii="Arial" w:eastAsia="Times New Roman" w:hAnsi="Arial" w:cs="Arial"/>
          <w:color w:val="222222"/>
          <w:sz w:val="17"/>
          <w:szCs w:val="17"/>
          <w:lang w:val="en-US"/>
        </w:rPr>
      </w:pPr>
    </w:p>
    <w:p w14:paraId="3EECAA64" w14:textId="77777777" w:rsidR="00F45FEE" w:rsidRDefault="00F45FEE" w:rsidP="00EB525A">
      <w:pPr>
        <w:shd w:val="clear" w:color="auto" w:fill="FFFFFF"/>
        <w:rPr>
          <w:rFonts w:ascii="Arial" w:eastAsia="Times New Roman" w:hAnsi="Arial" w:cs="Arial"/>
          <w:color w:val="222222"/>
          <w:sz w:val="17"/>
          <w:szCs w:val="17"/>
          <w:lang w:val="en-US"/>
        </w:rPr>
      </w:pPr>
    </w:p>
    <w:p w14:paraId="18519DCA" w14:textId="77777777" w:rsidR="00F45FEE" w:rsidRDefault="00F45FEE" w:rsidP="00EB525A">
      <w:pPr>
        <w:shd w:val="clear" w:color="auto" w:fill="FFFFFF"/>
        <w:rPr>
          <w:rFonts w:ascii="Arial" w:eastAsia="Times New Roman" w:hAnsi="Arial" w:cs="Arial"/>
          <w:color w:val="222222"/>
          <w:sz w:val="17"/>
          <w:szCs w:val="17"/>
          <w:lang w:val="en-US"/>
        </w:rPr>
      </w:pPr>
    </w:p>
    <w:p w14:paraId="0E1F1199" w14:textId="75734BA5" w:rsidR="00F45FEE" w:rsidRPr="00F45FEE" w:rsidRDefault="00F45FEE" w:rsidP="00EB525A">
      <w:pPr>
        <w:shd w:val="clear" w:color="auto" w:fill="FFFFFF"/>
        <w:rPr>
          <w:rFonts w:ascii="Arial" w:eastAsia="Times New Roman" w:hAnsi="Arial" w:cs="Arial"/>
          <w:b/>
          <w:color w:val="222222"/>
          <w:sz w:val="17"/>
          <w:szCs w:val="17"/>
          <w:lang w:val="en-US"/>
        </w:rPr>
      </w:pPr>
      <w:r w:rsidRPr="00F45FEE">
        <w:rPr>
          <w:rFonts w:ascii="Arial" w:eastAsia="Times New Roman" w:hAnsi="Arial" w:cs="Arial"/>
          <w:b/>
          <w:color w:val="222222"/>
          <w:sz w:val="17"/>
          <w:szCs w:val="17"/>
          <w:lang w:val="en-US"/>
        </w:rPr>
        <w:t>Using the linear model for prediction</w:t>
      </w:r>
    </w:p>
    <w:p w14:paraId="58F2CB6F" w14:textId="77777777" w:rsidR="00F45FEE" w:rsidRDefault="00F45FEE" w:rsidP="00EB525A">
      <w:pPr>
        <w:shd w:val="clear" w:color="auto" w:fill="FFFFFF"/>
        <w:rPr>
          <w:rFonts w:ascii="Arial" w:eastAsia="Times New Roman" w:hAnsi="Arial" w:cs="Arial"/>
          <w:color w:val="222222"/>
          <w:sz w:val="17"/>
          <w:szCs w:val="17"/>
          <w:lang w:val="en-US"/>
        </w:rPr>
      </w:pPr>
    </w:p>
    <w:p w14:paraId="6329EF7A" w14:textId="4F56F4F0" w:rsidR="00F45FEE" w:rsidRDefault="00F45FEE" w:rsidP="00EB525A">
      <w:pPr>
        <w:shd w:val="clear" w:color="auto" w:fill="FFFFFF"/>
        <w:rPr>
          <w:rFonts w:ascii="Arial" w:hAnsi="Arial" w:cs="Arial"/>
          <w:color w:val="000000"/>
          <w:lang w:val="en-US" w:eastAsia="en-US"/>
        </w:rPr>
      </w:pPr>
      <w:r w:rsidRPr="00F45FEE">
        <w:rPr>
          <w:rFonts w:ascii="Arial" w:hAnsi="Arial" w:cs="Arial"/>
          <w:color w:val="000000"/>
          <w:lang w:val="en-US" w:eastAsia="en-US"/>
        </w:rPr>
        <w:t xml:space="preserve">the confusion thing is that it is the motivation that is utterly different, the </w:t>
      </w:r>
      <w:proofErr w:type="spellStart"/>
      <w:r w:rsidRPr="00F45FEE">
        <w:rPr>
          <w:rFonts w:ascii="Arial" w:hAnsi="Arial" w:cs="Arial"/>
          <w:color w:val="000000"/>
          <w:lang w:val="en-US" w:eastAsia="en-US"/>
        </w:rPr>
        <w:t>maths</w:t>
      </w:r>
      <w:proofErr w:type="spellEnd"/>
      <w:r w:rsidRPr="00F45FEE">
        <w:rPr>
          <w:rFonts w:ascii="Arial" w:hAnsi="Arial" w:cs="Arial"/>
          <w:color w:val="000000"/>
          <w:lang w:val="en-US" w:eastAsia="en-US"/>
        </w:rPr>
        <w:t xml:space="preserve"> is the same</w:t>
      </w:r>
      <w:r w:rsidR="006B5E70">
        <w:rPr>
          <w:rFonts w:ascii="Arial" w:hAnsi="Arial" w:cs="Arial"/>
          <w:color w:val="000000"/>
          <w:lang w:val="en-US" w:eastAsia="en-US"/>
        </w:rPr>
        <w:t>, there is a key difference in perspective</w:t>
      </w:r>
    </w:p>
    <w:p w14:paraId="4C91FAF3" w14:textId="17551512" w:rsidR="00C50C2A" w:rsidRDefault="00C50C2A" w:rsidP="00EB525A">
      <w:pPr>
        <w:shd w:val="clear" w:color="auto" w:fill="FFFFFF"/>
        <w:rPr>
          <w:rFonts w:ascii="Arial" w:hAnsi="Arial" w:cs="Arial"/>
          <w:color w:val="000000"/>
          <w:lang w:val="en-US" w:eastAsia="en-US"/>
        </w:rPr>
      </w:pPr>
      <w:r>
        <w:rPr>
          <w:rFonts w:ascii="Arial" w:hAnsi="Arial" w:cs="Arial"/>
          <w:color w:val="000000"/>
          <w:lang w:val="en-US" w:eastAsia="en-US"/>
        </w:rPr>
        <w:t xml:space="preserve">different procedures for assuring the </w:t>
      </w:r>
      <w:proofErr w:type="spellStart"/>
      <w:r>
        <w:rPr>
          <w:rFonts w:ascii="Arial" w:hAnsi="Arial" w:cs="Arial"/>
          <w:color w:val="000000"/>
          <w:lang w:val="en-US" w:eastAsia="en-US"/>
        </w:rPr>
        <w:t>the</w:t>
      </w:r>
      <w:proofErr w:type="spellEnd"/>
      <w:r>
        <w:rPr>
          <w:rFonts w:ascii="Arial" w:hAnsi="Arial" w:cs="Arial"/>
          <w:color w:val="000000"/>
          <w:lang w:val="en-US" w:eastAsia="en-US"/>
        </w:rPr>
        <w:t xml:space="preserve"> conclusions can be trusted</w:t>
      </w:r>
    </w:p>
    <w:p w14:paraId="3427F69C" w14:textId="77777777" w:rsidR="00506EE2" w:rsidRDefault="00506EE2" w:rsidP="00EB525A">
      <w:pPr>
        <w:shd w:val="clear" w:color="auto" w:fill="FFFFFF"/>
        <w:rPr>
          <w:rFonts w:ascii="Arial" w:hAnsi="Arial" w:cs="Arial"/>
          <w:color w:val="000000"/>
          <w:lang w:val="en-US" w:eastAsia="en-US"/>
        </w:rPr>
      </w:pPr>
    </w:p>
    <w:p w14:paraId="7C2C846D" w14:textId="2877282F" w:rsidR="00506EE2" w:rsidRDefault="00506EE2" w:rsidP="00EB525A">
      <w:pPr>
        <w:shd w:val="clear" w:color="auto" w:fill="FFFFFF"/>
        <w:rPr>
          <w:rFonts w:ascii="Arial" w:hAnsi="Arial" w:cs="Arial"/>
          <w:color w:val="000000"/>
          <w:lang w:val="en-US" w:eastAsia="en-US"/>
        </w:rPr>
      </w:pPr>
      <w:r w:rsidRPr="00506EE2">
        <w:rPr>
          <w:rFonts w:ascii="Arial" w:hAnsi="Arial" w:cs="Arial"/>
          <w:color w:val="000000"/>
          <w:lang w:val="en-US" w:eastAsia="en-US"/>
        </w:rPr>
        <w:t>We wish to predict Y from some set of predictor values X</w:t>
      </w:r>
    </w:p>
    <w:p w14:paraId="15DEF2B9" w14:textId="77777777" w:rsidR="009B7966" w:rsidRDefault="009B7966" w:rsidP="009B7966">
      <w:pPr>
        <w:contextualSpacing/>
        <w:jc w:val="both"/>
        <w:rPr>
          <w:rFonts w:ascii="Helvetica" w:hAnsi="Helvetica" w:cs="Helvetica"/>
          <w:b/>
          <w:bCs/>
          <w:color w:val="000000"/>
          <w:lang w:val="en-US" w:eastAsia="en-US"/>
        </w:rPr>
      </w:pPr>
      <w:r w:rsidRPr="00C443D1">
        <w:rPr>
          <w:rFonts w:ascii="Helvetica" w:hAnsi="Helvetica" w:cs="Helvetica"/>
          <w:b/>
          <w:bCs/>
          <w:color w:val="000000"/>
          <w:lang w:val="en-US" w:eastAsia="en-US"/>
        </w:rPr>
        <w:t xml:space="preserve">- a lot of the </w:t>
      </w:r>
      <w:r>
        <w:rPr>
          <w:rFonts w:ascii="Helvetica" w:hAnsi="Helvetica" w:cs="Helvetica"/>
          <w:b/>
          <w:bCs/>
          <w:color w:val="000000"/>
          <w:lang w:val="en-US" w:eastAsia="en-US"/>
        </w:rPr>
        <w:t xml:space="preserve">linear model </w:t>
      </w:r>
      <w:r w:rsidRPr="00C443D1">
        <w:rPr>
          <w:rFonts w:ascii="Helvetica" w:hAnsi="Helvetica" w:cs="Helvetica"/>
          <w:b/>
          <w:bCs/>
          <w:color w:val="000000"/>
          <w:lang w:val="en-US" w:eastAsia="en-US"/>
        </w:rPr>
        <w:t>tools are the same, but the goal is different</w:t>
      </w:r>
    </w:p>
    <w:p w14:paraId="4FBC006F" w14:textId="77777777" w:rsidR="009B7966" w:rsidRDefault="009B7966" w:rsidP="009B7966">
      <w:pPr>
        <w:contextualSpacing/>
        <w:jc w:val="both"/>
        <w:rPr>
          <w:rFonts w:ascii="Helvetica" w:hAnsi="Helvetica" w:cs="Helvetica"/>
          <w:b/>
          <w:bCs/>
          <w:color w:val="000000"/>
          <w:lang w:val="en-US" w:eastAsia="en-US"/>
        </w:rPr>
      </w:pPr>
    </w:p>
    <w:p w14:paraId="3A463A85" w14:textId="77777777" w:rsidR="009B7966" w:rsidRPr="001704B0" w:rsidRDefault="009B7966" w:rsidP="009B7966">
      <w:pPr>
        <w:contextualSpacing/>
        <w:jc w:val="both"/>
        <w:rPr>
          <w:rFonts w:ascii="Calibri" w:hAnsi="Calibri"/>
          <w:b/>
          <w:color w:val="000000" w:themeColor="text1"/>
          <w:lang w:val="en-US"/>
        </w:rPr>
      </w:pPr>
      <w:r w:rsidRPr="001704B0">
        <w:rPr>
          <w:rFonts w:ascii="Arial" w:hAnsi="Arial" w:cs="Arial"/>
          <w:color w:val="000000"/>
          <w:lang w:val="en-US" w:eastAsia="en-US"/>
        </w:rPr>
        <w:t>We do not use beta because we just use them as an intermediate step to achieve prediction, not because we care about this parameter itself so much</w:t>
      </w:r>
    </w:p>
    <w:p w14:paraId="7A6971F8" w14:textId="77777777" w:rsidR="009B7966" w:rsidRDefault="009B7966" w:rsidP="009B7966">
      <w:pPr>
        <w:contextualSpacing/>
        <w:jc w:val="both"/>
        <w:rPr>
          <w:rFonts w:ascii="Helvetica" w:hAnsi="Helvetica" w:cs="Helvetica"/>
          <w:b/>
          <w:bCs/>
          <w:color w:val="000000"/>
          <w:lang w:val="en-US" w:eastAsia="en-US"/>
        </w:rPr>
      </w:pPr>
    </w:p>
    <w:p w14:paraId="7BA4EBBA" w14:textId="77777777" w:rsidR="00F0237E" w:rsidRDefault="00F0237E" w:rsidP="00F0237E">
      <w:pPr>
        <w:contextualSpacing/>
        <w:jc w:val="both"/>
        <w:rPr>
          <w:rFonts w:ascii="Calibri" w:hAnsi="Calibri"/>
          <w:color w:val="000000" w:themeColor="text1"/>
          <w:lang w:val="en-US"/>
        </w:rPr>
      </w:pPr>
      <w:r w:rsidRPr="00527DF6">
        <w:rPr>
          <w:rFonts w:ascii="Calibri" w:hAnsi="Calibri"/>
          <w:color w:val="000000" w:themeColor="text1"/>
          <w:lang w:val="en-US"/>
        </w:rPr>
        <w:t xml:space="preserve">Backed up by </w:t>
      </w:r>
      <w:r>
        <w:rPr>
          <w:rFonts w:ascii="Calibri" w:hAnsi="Calibri"/>
          <w:color w:val="000000" w:themeColor="text1"/>
          <w:lang w:val="en-US"/>
        </w:rPr>
        <w:t>empirical evaluation</w:t>
      </w:r>
    </w:p>
    <w:p w14:paraId="053C1AE8" w14:textId="77777777" w:rsidR="00B60E28" w:rsidRDefault="00B60E28" w:rsidP="00B60E28">
      <w:pPr>
        <w:rPr>
          <w:rFonts w:ascii="Helvetica" w:hAnsi="Helvetica" w:cs="Helvetica"/>
          <w:color w:val="000000"/>
          <w:lang w:val="en-US" w:eastAsia="en-US"/>
        </w:rPr>
      </w:pPr>
      <w:r w:rsidRPr="00D6191B">
        <w:rPr>
          <w:rFonts w:ascii="Helvetica" w:hAnsi="Helvetica" w:cs="Helvetica"/>
          <w:color w:val="000000"/>
          <w:lang w:val="en-US" w:eastAsia="en-US"/>
        </w:rPr>
        <w:t>ML is very algorithmic and requires a lot of computation</w:t>
      </w:r>
    </w:p>
    <w:p w14:paraId="70AF0412" w14:textId="77777777" w:rsidR="00B60E28" w:rsidRDefault="00B60E28" w:rsidP="00F0237E">
      <w:pPr>
        <w:contextualSpacing/>
        <w:jc w:val="both"/>
        <w:rPr>
          <w:rFonts w:ascii="Calibri" w:hAnsi="Calibri"/>
          <w:color w:val="000000" w:themeColor="text1"/>
          <w:lang w:val="en-US"/>
        </w:rPr>
      </w:pPr>
    </w:p>
    <w:p w14:paraId="67629AD4" w14:textId="4CDAA35D" w:rsidR="005D215B" w:rsidRDefault="005D215B" w:rsidP="00F0237E">
      <w:pPr>
        <w:contextualSpacing/>
        <w:jc w:val="both"/>
        <w:rPr>
          <w:rFonts w:ascii="Calibri" w:hAnsi="Calibri"/>
          <w:color w:val="000000" w:themeColor="text1"/>
          <w:lang w:val="en-US"/>
        </w:rPr>
      </w:pPr>
      <w:r w:rsidRPr="00E263B2">
        <w:rPr>
          <w:rFonts w:ascii="Calibri" w:hAnsi="Calibri"/>
          <w:color w:val="000000" w:themeColor="text1"/>
          <w:sz w:val="22"/>
          <w:szCs w:val="22"/>
          <w:lang w:val="en-US"/>
        </w:rPr>
        <w:t xml:space="preserve">is typically achieved by identifying relationships in one set of subjects as a function of how these patterns persists in other individuals from a different set of subjects. Here, model parameters are typically estimated on some data while the emerging model is explicitly put to the test in some independent data from unseen individuals </w:t>
      </w:r>
      <w:r w:rsidRPr="00E263B2">
        <w:rPr>
          <w:rFonts w:ascii="Calibri" w:hAnsi="Calibri"/>
          <w:color w:val="000000" w:themeColor="text1"/>
          <w:sz w:val="22"/>
          <w:szCs w:val="22"/>
          <w:lang w:val="en-US"/>
        </w:rPr>
        <w:fldChar w:fldCharType="begin"/>
      </w:r>
      <w:r w:rsidRPr="00E263B2">
        <w:rPr>
          <w:rFonts w:ascii="Calibri" w:hAnsi="Calibri"/>
          <w:color w:val="000000" w:themeColor="text1"/>
          <w:sz w:val="22"/>
          <w:szCs w:val="22"/>
          <w:lang w:val="en-US"/>
        </w:rPr>
        <w:instrText xml:space="preserve"> ADDIN EN.CITE &lt;EndNote&gt;&lt;Cite&gt;&lt;Author&gt;Shalev-Shwartz&lt;/Author&gt;&lt;Year&gt;2014&lt;/Year&gt;&lt;RecNum&gt;613&lt;/RecNum&gt;&lt;DisplayText&gt;(Shalev-Shwartz and Ben-David, 2014)&lt;/DisplayText&gt;&lt;record&gt;&lt;rec-number&gt;613&lt;/rec-number&gt;&lt;foreign-keys&gt;&lt;key app="EN" db-id="9e9dx902las2pgeswx9p2fac5tfdzefads2p" timestamp="1497354193"&gt;613&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E263B2">
        <w:rPr>
          <w:rFonts w:ascii="Calibri" w:hAnsi="Calibri"/>
          <w:color w:val="000000" w:themeColor="text1"/>
          <w:sz w:val="22"/>
          <w:szCs w:val="22"/>
          <w:lang w:val="en-US"/>
        </w:rPr>
        <w:fldChar w:fldCharType="separate"/>
      </w:r>
      <w:r w:rsidRPr="00E263B2">
        <w:rPr>
          <w:rFonts w:ascii="Calibri" w:hAnsi="Calibri"/>
          <w:noProof/>
          <w:color w:val="000000" w:themeColor="text1"/>
          <w:sz w:val="22"/>
          <w:szCs w:val="22"/>
          <w:lang w:val="en-US"/>
        </w:rPr>
        <w:t>(Shalev-Shwartz and Ben-David, 2014)</w:t>
      </w:r>
      <w:r w:rsidRPr="00E263B2">
        <w:rPr>
          <w:rFonts w:ascii="Calibri" w:hAnsi="Calibri"/>
          <w:color w:val="000000" w:themeColor="text1"/>
          <w:sz w:val="22"/>
          <w:szCs w:val="22"/>
          <w:lang w:val="en-US"/>
        </w:rPr>
        <w:fldChar w:fldCharType="end"/>
      </w:r>
    </w:p>
    <w:p w14:paraId="47F4D011" w14:textId="77777777" w:rsidR="009B7966" w:rsidRPr="00506EE2" w:rsidRDefault="009B7966" w:rsidP="00EB525A">
      <w:pPr>
        <w:shd w:val="clear" w:color="auto" w:fill="FFFFFF"/>
        <w:rPr>
          <w:rFonts w:ascii="Arial" w:eastAsia="Times New Roman" w:hAnsi="Arial" w:cs="Arial"/>
          <w:color w:val="222222"/>
          <w:sz w:val="17"/>
          <w:szCs w:val="17"/>
          <w:lang w:val="en-US"/>
        </w:rPr>
      </w:pPr>
    </w:p>
    <w:p w14:paraId="06C33D1D" w14:textId="77777777" w:rsidR="00F45FEE" w:rsidRDefault="00F45FEE" w:rsidP="00EB525A">
      <w:pPr>
        <w:shd w:val="clear" w:color="auto" w:fill="FFFFFF"/>
        <w:rPr>
          <w:rFonts w:ascii="Arial" w:eastAsia="Times New Roman" w:hAnsi="Arial" w:cs="Arial"/>
          <w:color w:val="222222"/>
          <w:lang w:val="en-US"/>
        </w:rPr>
      </w:pPr>
    </w:p>
    <w:p w14:paraId="14B8288A" w14:textId="5BA0160D" w:rsidR="00583DB9" w:rsidRDefault="001C2920" w:rsidP="00EB525A">
      <w:pPr>
        <w:shd w:val="clear" w:color="auto" w:fill="FFFFFF"/>
        <w:rPr>
          <w:rFonts w:ascii="Arial" w:eastAsia="Times New Roman" w:hAnsi="Arial" w:cs="Arial"/>
          <w:color w:val="222222"/>
          <w:lang w:val="en-US"/>
        </w:rPr>
      </w:pPr>
      <w:r>
        <w:rPr>
          <w:rFonts w:ascii="Arial" w:eastAsia="Times New Roman" w:hAnsi="Arial" w:cs="Arial"/>
          <w:color w:val="222222"/>
          <w:lang w:val="en-US"/>
        </w:rPr>
        <w:t>A</w:t>
      </w:r>
      <w:r w:rsidR="009C18BC">
        <w:rPr>
          <w:rFonts w:ascii="Arial" w:eastAsia="Times New Roman" w:hAnsi="Arial" w:cs="Arial"/>
          <w:color w:val="222222"/>
          <w:lang w:val="en-US"/>
        </w:rPr>
        <w:t xml:space="preserve"> probability model </w:t>
      </w:r>
      <w:r>
        <w:rPr>
          <w:rFonts w:ascii="Arial" w:eastAsia="Times New Roman" w:hAnsi="Arial" w:cs="Arial"/>
          <w:color w:val="222222"/>
          <w:lang w:val="en-US"/>
        </w:rPr>
        <w:t xml:space="preserve">is not “required” </w:t>
      </w:r>
      <w:r w:rsidR="008D6012">
        <w:rPr>
          <w:rFonts w:ascii="Arial" w:eastAsia="Times New Roman" w:hAnsi="Arial" w:cs="Arial"/>
          <w:color w:val="222222"/>
          <w:lang w:val="en-US"/>
        </w:rPr>
        <w:t xml:space="preserve">--&gt; </w:t>
      </w:r>
      <w:r w:rsidR="009C18BC">
        <w:rPr>
          <w:rFonts w:ascii="Arial" w:eastAsia="Times New Roman" w:hAnsi="Arial" w:cs="Arial"/>
          <w:color w:val="222222"/>
          <w:lang w:val="en-US"/>
        </w:rPr>
        <w:t>with confidence intervals exceeded or not</w:t>
      </w:r>
      <w:r w:rsidR="008D6012">
        <w:rPr>
          <w:rFonts w:ascii="Arial" w:eastAsia="Times New Roman" w:hAnsi="Arial" w:cs="Arial"/>
          <w:color w:val="222222"/>
          <w:lang w:val="en-US"/>
        </w:rPr>
        <w:t xml:space="preserve"> is not an attractive optimality criterion for variable importance</w:t>
      </w:r>
      <w:r w:rsidR="009C18BC">
        <w:rPr>
          <w:rFonts w:ascii="Arial" w:eastAsia="Times New Roman" w:hAnsi="Arial" w:cs="Arial"/>
          <w:color w:val="222222"/>
          <w:lang w:val="en-US"/>
        </w:rPr>
        <w:t xml:space="preserve">. We also do not assume that means and variances full describe the probabilistic </w:t>
      </w:r>
      <w:proofErr w:type="spellStart"/>
      <w:r w:rsidR="009C18BC">
        <w:rPr>
          <w:rFonts w:ascii="Arial" w:eastAsia="Times New Roman" w:hAnsi="Arial" w:cs="Arial"/>
          <w:color w:val="222222"/>
          <w:lang w:val="en-US"/>
        </w:rPr>
        <w:t>mechanissm</w:t>
      </w:r>
      <w:proofErr w:type="spellEnd"/>
      <w:r w:rsidR="009C18BC">
        <w:rPr>
          <w:rFonts w:ascii="Arial" w:eastAsia="Times New Roman" w:hAnsi="Arial" w:cs="Arial"/>
          <w:color w:val="222222"/>
          <w:lang w:val="en-US"/>
        </w:rPr>
        <w:t xml:space="preserve"> in the data, only that they are informative enough to make useful predictions about the future</w:t>
      </w:r>
    </w:p>
    <w:p w14:paraId="068E86AE" w14:textId="77777777" w:rsidR="009C18BC" w:rsidRDefault="009C18BC" w:rsidP="00EB525A">
      <w:pPr>
        <w:shd w:val="clear" w:color="auto" w:fill="FFFFFF"/>
        <w:rPr>
          <w:rFonts w:ascii="Arial" w:eastAsia="Times New Roman" w:hAnsi="Arial" w:cs="Arial"/>
          <w:color w:val="222222"/>
          <w:lang w:val="en-US"/>
        </w:rPr>
      </w:pPr>
    </w:p>
    <w:p w14:paraId="02877542" w14:textId="77777777" w:rsidR="00C653CB" w:rsidRPr="000F5689" w:rsidRDefault="00C653CB" w:rsidP="00C653CB">
      <w:pPr>
        <w:widowControl w:val="0"/>
        <w:autoSpaceDE w:val="0"/>
        <w:autoSpaceDN w:val="0"/>
        <w:adjustRightInd w:val="0"/>
        <w:spacing w:line="240" w:lineRule="atLeast"/>
        <w:rPr>
          <w:rFonts w:ascii="Arial" w:hAnsi="Arial" w:cs="Arial"/>
          <w:color w:val="000000"/>
          <w:lang w:val="en-US" w:eastAsia="en-US"/>
        </w:rPr>
      </w:pPr>
      <w:r w:rsidRPr="000F5689">
        <w:rPr>
          <w:rFonts w:ascii="Helvetica" w:hAnsi="Helvetica" w:cs="Helvetica"/>
          <w:color w:val="000000"/>
          <w:sz w:val="20"/>
          <w:szCs w:val="20"/>
          <w:lang w:val="en-US" w:eastAsia="en-US"/>
        </w:rPr>
        <w:t>We care much more about a model's performance on the test data set than the</w:t>
      </w:r>
    </w:p>
    <w:p w14:paraId="21AA1BFA" w14:textId="77777777" w:rsidR="00C653CB" w:rsidRDefault="00C653CB" w:rsidP="00C653CB">
      <w:pPr>
        <w:widowControl w:val="0"/>
        <w:autoSpaceDE w:val="0"/>
        <w:autoSpaceDN w:val="0"/>
        <w:adjustRightInd w:val="0"/>
        <w:spacing w:line="240" w:lineRule="atLeast"/>
        <w:rPr>
          <w:rFonts w:ascii="Helvetica" w:hAnsi="Helvetica" w:cs="Helvetica"/>
          <w:color w:val="000000"/>
          <w:sz w:val="20"/>
          <w:szCs w:val="20"/>
          <w:lang w:val="en-US" w:eastAsia="en-US"/>
        </w:rPr>
      </w:pPr>
      <w:r w:rsidRPr="000F5689">
        <w:rPr>
          <w:rFonts w:ascii="Helvetica" w:hAnsi="Helvetica" w:cs="Helvetica"/>
          <w:color w:val="000000"/>
          <w:sz w:val="20"/>
          <w:szCs w:val="20"/>
          <w:lang w:val="en-US" w:eastAsia="en-US"/>
        </w:rPr>
        <w:t>training data set, since its performance on the test data set is much more likely to predict how the model will do on (other) unseen data</w:t>
      </w:r>
    </w:p>
    <w:p w14:paraId="65B788E7" w14:textId="77777777" w:rsidR="007034C2" w:rsidRDefault="007034C2" w:rsidP="00C653CB">
      <w:pPr>
        <w:widowControl w:val="0"/>
        <w:autoSpaceDE w:val="0"/>
        <w:autoSpaceDN w:val="0"/>
        <w:adjustRightInd w:val="0"/>
        <w:spacing w:line="240" w:lineRule="atLeast"/>
        <w:rPr>
          <w:rFonts w:ascii="Helvetica" w:hAnsi="Helvetica" w:cs="Helvetica"/>
          <w:color w:val="000000"/>
          <w:sz w:val="20"/>
          <w:szCs w:val="20"/>
          <w:lang w:val="en-US" w:eastAsia="en-US"/>
        </w:rPr>
      </w:pPr>
    </w:p>
    <w:p w14:paraId="4D0BE633" w14:textId="5C8B1C06" w:rsidR="007034C2" w:rsidRDefault="007034C2" w:rsidP="00C653CB">
      <w:pPr>
        <w:widowControl w:val="0"/>
        <w:autoSpaceDE w:val="0"/>
        <w:autoSpaceDN w:val="0"/>
        <w:adjustRightInd w:val="0"/>
        <w:spacing w:line="240" w:lineRule="atLeast"/>
        <w:rPr>
          <w:rFonts w:ascii="Helvetica" w:hAnsi="Helvetica" w:cs="Helvetica"/>
          <w:color w:val="000000"/>
          <w:sz w:val="20"/>
          <w:szCs w:val="20"/>
          <w:lang w:val="en-US" w:eastAsia="en-US"/>
        </w:rPr>
      </w:pPr>
      <w:r w:rsidRPr="00E263B2">
        <w:rPr>
          <w:rStyle w:val="s2"/>
          <w:rFonts w:ascii="Calibri" w:hAnsi="Calibri"/>
          <w:color w:val="000000" w:themeColor="text1"/>
          <w:sz w:val="22"/>
          <w:szCs w:val="22"/>
          <w:lang w:val="en-US"/>
        </w:rPr>
        <w:t xml:space="preserve">methods common in machine learning can quantify the prediction performance of a previously built algorithm applied to untapped data, such as from a new incoming patient, as a performance metric and immediate practical usefulness. This process of evaluating the prediction performance of learning algorithms is typically performed by a two-step procedure called </w:t>
      </w:r>
      <w:r w:rsidRPr="00E263B2">
        <w:rPr>
          <w:rStyle w:val="s2"/>
          <w:rFonts w:ascii="Calibri" w:hAnsi="Calibri"/>
          <w:i/>
          <w:color w:val="000000" w:themeColor="text1"/>
          <w:sz w:val="22"/>
          <w:szCs w:val="22"/>
          <w:lang w:val="en-US"/>
        </w:rPr>
        <w:t>cross-validation</w:t>
      </w:r>
      <w:r w:rsidRPr="00E263B2">
        <w:rPr>
          <w:rStyle w:val="s2"/>
          <w:rFonts w:ascii="Calibri" w:hAnsi="Calibri"/>
          <w:color w:val="000000" w:themeColor="text1"/>
          <w:sz w:val="22"/>
          <w:szCs w:val="22"/>
          <w:lang w:val="en-US"/>
        </w:rPr>
        <w:t xml:space="preserve"> </w:t>
      </w:r>
      <w:r w:rsidRPr="00E263B2">
        <w:rPr>
          <w:rStyle w:val="s2"/>
          <w:rFonts w:ascii="Calibri" w:hAnsi="Calibri"/>
          <w:color w:val="000000" w:themeColor="text1"/>
          <w:sz w:val="22"/>
          <w:szCs w:val="22"/>
          <w:lang w:val="en-US"/>
        </w:rPr>
        <w:fldChar w:fldCharType="begin"/>
      </w:r>
      <w:r w:rsidRPr="00E263B2">
        <w:rPr>
          <w:rStyle w:val="s2"/>
          <w:rFonts w:ascii="Calibri" w:hAnsi="Calibri"/>
          <w:color w:val="000000" w:themeColor="text1"/>
          <w:sz w:val="22"/>
          <w:szCs w:val="22"/>
          <w:lang w:val="en-US"/>
        </w:rPr>
        <w:instrText xml:space="preserve"> ADDIN EN.CITE &lt;EndNote&gt;&lt;Cite&gt;&lt;Author&gt;Shalev-Shwartz&lt;/Author&gt;&lt;Year&gt;2014&lt;/Year&gt;&lt;RecNum&gt;613&lt;/RecNum&gt;&lt;DisplayText&gt;(Shalev-Shwartz and Ben-David, 2014)&lt;/DisplayText&gt;&lt;record&gt;&lt;rec-number&gt;613&lt;/rec-number&gt;&lt;foreign-keys&gt;&lt;key app="EN" db-id="9e9dx902las2pgeswx9p2fac5tfdzefads2p" timestamp="1497354193"&gt;613&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E263B2">
        <w:rPr>
          <w:rStyle w:val="s2"/>
          <w:rFonts w:ascii="Calibri" w:hAnsi="Calibri"/>
          <w:color w:val="000000" w:themeColor="text1"/>
          <w:sz w:val="22"/>
          <w:szCs w:val="22"/>
          <w:lang w:val="en-US"/>
        </w:rPr>
        <w:fldChar w:fldCharType="separate"/>
      </w:r>
      <w:r w:rsidRPr="00E263B2">
        <w:rPr>
          <w:rStyle w:val="s2"/>
          <w:rFonts w:ascii="Calibri" w:hAnsi="Calibri"/>
          <w:noProof/>
          <w:color w:val="000000" w:themeColor="text1"/>
          <w:sz w:val="22"/>
          <w:szCs w:val="22"/>
          <w:lang w:val="en-US"/>
        </w:rPr>
        <w:t>(Shalev-Shwartz and Ben-David, 2014)</w:t>
      </w:r>
      <w:r w:rsidRPr="00E263B2">
        <w:rPr>
          <w:rStyle w:val="s2"/>
          <w:rFonts w:ascii="Calibri" w:hAnsi="Calibri"/>
          <w:color w:val="000000" w:themeColor="text1"/>
          <w:sz w:val="22"/>
          <w:szCs w:val="22"/>
          <w:lang w:val="en-US"/>
        </w:rPr>
        <w:fldChar w:fldCharType="end"/>
      </w:r>
      <w:r w:rsidRPr="00E263B2">
        <w:rPr>
          <w:rStyle w:val="s2"/>
          <w:rFonts w:ascii="Calibri" w:hAnsi="Calibri"/>
          <w:color w:val="000000" w:themeColor="text1"/>
          <w:sz w:val="22"/>
          <w:szCs w:val="22"/>
          <w:lang w:val="en-US"/>
        </w:rPr>
        <w:t xml:space="preserve">. In a first step, the machine-learning algorithm is built on a larger part of the dataset. In a second step, emerging candidate algorithms are evaluated and selected on unused data </w:t>
      </w:r>
      <w:r w:rsidRPr="00E263B2">
        <w:rPr>
          <w:rStyle w:val="s2"/>
          <w:rFonts w:ascii="Calibri" w:hAnsi="Calibri"/>
          <w:color w:val="000000" w:themeColor="text1"/>
          <w:sz w:val="22"/>
          <w:szCs w:val="22"/>
          <w:lang w:val="en-US"/>
        </w:rPr>
        <w:fldChar w:fldCharType="begin"/>
      </w:r>
      <w:r w:rsidRPr="00E263B2">
        <w:rPr>
          <w:rStyle w:val="s2"/>
          <w:rFonts w:ascii="Calibri" w:hAnsi="Calibri"/>
          <w:color w:val="000000" w:themeColor="text1"/>
          <w:sz w:val="22"/>
          <w:szCs w:val="22"/>
          <w:lang w:val="en-US"/>
        </w:rPr>
        <w:instrText xml:space="preserve"> ADDIN EN.CITE &lt;EndNote&gt;&lt;Cite&gt;&lt;Author&gt;Hastie&lt;/Author&gt;&lt;Year&gt;2001&lt;/Year&gt;&lt;RecNum&gt;3957&lt;/RecNum&gt;&lt;DisplayText&gt;(Hastie et al., 2001)&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Pr="00E263B2">
        <w:rPr>
          <w:rStyle w:val="s2"/>
          <w:rFonts w:ascii="Calibri" w:hAnsi="Calibri"/>
          <w:color w:val="000000" w:themeColor="text1"/>
          <w:sz w:val="22"/>
          <w:szCs w:val="22"/>
          <w:lang w:val="en-US"/>
        </w:rPr>
        <w:fldChar w:fldCharType="separate"/>
      </w:r>
      <w:r w:rsidRPr="00E263B2">
        <w:rPr>
          <w:rStyle w:val="s2"/>
          <w:rFonts w:ascii="Calibri" w:hAnsi="Calibri"/>
          <w:noProof/>
          <w:color w:val="000000" w:themeColor="text1"/>
          <w:sz w:val="22"/>
          <w:szCs w:val="22"/>
          <w:lang w:val="en-US"/>
        </w:rPr>
        <w:t>(Hastie et al., 2001)</w:t>
      </w:r>
      <w:r w:rsidRPr="00E263B2">
        <w:rPr>
          <w:rStyle w:val="s2"/>
          <w:rFonts w:ascii="Calibri" w:hAnsi="Calibri"/>
          <w:color w:val="000000" w:themeColor="text1"/>
          <w:sz w:val="22"/>
          <w:szCs w:val="22"/>
          <w:lang w:val="en-US"/>
        </w:rPr>
        <w:fldChar w:fldCharType="end"/>
      </w:r>
      <w:r w:rsidRPr="00E263B2">
        <w:rPr>
          <w:rStyle w:val="s2"/>
          <w:rFonts w:ascii="Calibri" w:hAnsi="Calibri"/>
          <w:color w:val="000000" w:themeColor="text1"/>
          <w:sz w:val="22"/>
          <w:szCs w:val="22"/>
          <w:lang w:val="en-US"/>
        </w:rPr>
        <w:t>. Because all conditions for independent, identically distributed observations are usually met for the left-out data, the out-of-sample prediction performance on the testing data samples can quantify how likely the same pattern could be detected in future, not yet seen patients.</w:t>
      </w:r>
    </w:p>
    <w:p w14:paraId="443A1013" w14:textId="77777777" w:rsidR="00C653CB" w:rsidRDefault="00C653CB" w:rsidP="00EB525A">
      <w:pPr>
        <w:shd w:val="clear" w:color="auto" w:fill="FFFFFF"/>
        <w:rPr>
          <w:rFonts w:ascii="Arial" w:eastAsia="Times New Roman" w:hAnsi="Arial" w:cs="Arial"/>
          <w:color w:val="222222"/>
          <w:lang w:val="en-US"/>
        </w:rPr>
      </w:pPr>
    </w:p>
    <w:p w14:paraId="160005BD" w14:textId="77777777" w:rsidR="00C653CB" w:rsidRDefault="00C653CB" w:rsidP="00EB525A">
      <w:pPr>
        <w:shd w:val="clear" w:color="auto" w:fill="FFFFFF"/>
        <w:rPr>
          <w:rFonts w:ascii="Arial" w:eastAsia="Times New Roman" w:hAnsi="Arial" w:cs="Arial"/>
          <w:color w:val="222222"/>
          <w:lang w:val="en-US"/>
        </w:rPr>
      </w:pPr>
    </w:p>
    <w:p w14:paraId="1925E86E" w14:textId="77777777" w:rsidR="009C18BC" w:rsidRDefault="009C18BC" w:rsidP="00EB525A">
      <w:pPr>
        <w:shd w:val="clear" w:color="auto" w:fill="FFFFFF"/>
        <w:rPr>
          <w:rFonts w:ascii="Arial" w:eastAsia="Times New Roman" w:hAnsi="Arial" w:cs="Arial"/>
          <w:color w:val="222222"/>
          <w:lang w:val="en-US"/>
        </w:rPr>
      </w:pPr>
    </w:p>
    <w:p w14:paraId="6D955D5E" w14:textId="2D12DB3D" w:rsidR="00583DB9" w:rsidRDefault="00583DB9" w:rsidP="00EB525A">
      <w:pPr>
        <w:shd w:val="clear" w:color="auto" w:fill="FFFFFF"/>
        <w:rPr>
          <w:rFonts w:ascii="Arial" w:eastAsia="Times New Roman" w:hAnsi="Arial" w:cs="Arial"/>
          <w:color w:val="222222"/>
          <w:lang w:val="en-US"/>
        </w:rPr>
      </w:pPr>
      <w:r>
        <w:rPr>
          <w:rFonts w:ascii="Arial" w:eastAsia="Times New Roman" w:hAnsi="Arial" w:cs="Arial"/>
          <w:color w:val="222222"/>
          <w:lang w:val="en-US"/>
        </w:rPr>
        <w:t xml:space="preserve">the set of fitted model coefficients can be viewed as a hypothesis that </w:t>
      </w:r>
      <w:r w:rsidR="005A6B53">
        <w:rPr>
          <w:rFonts w:ascii="Arial" w:eastAsia="Times New Roman" w:hAnsi="Arial" w:cs="Arial"/>
          <w:color w:val="222222"/>
          <w:lang w:val="en-US"/>
        </w:rPr>
        <w:t>is evaluated on empirical data</w:t>
      </w:r>
    </w:p>
    <w:p w14:paraId="77F80302" w14:textId="00984B82" w:rsidR="00583DB9" w:rsidRPr="00583DB9" w:rsidRDefault="00583DB9" w:rsidP="00EB525A">
      <w:pPr>
        <w:shd w:val="clear" w:color="auto" w:fill="FFFFFF"/>
        <w:rPr>
          <w:rFonts w:ascii="Arial" w:eastAsia="Times New Roman" w:hAnsi="Arial" w:cs="Arial"/>
          <w:color w:val="222222"/>
          <w:lang w:val="en-US"/>
        </w:rPr>
      </w:pPr>
      <w:r w:rsidRPr="00583DB9">
        <w:rPr>
          <w:rFonts w:ascii="Helvetica" w:hAnsi="Helvetica" w:cs="Helvetica"/>
          <w:b/>
          <w:bCs/>
          <w:color w:val="141313"/>
          <w:lang w:val="en-US" w:eastAsia="en-US"/>
        </w:rPr>
        <w:t>if the model cannot make predictions it cannot be falsified, in the sense of the philosopher Karl Popper’s proposal for evaluating hypotheses</w:t>
      </w:r>
      <w:r w:rsidRPr="00583DB9">
        <w:rPr>
          <w:rFonts w:ascii="Helvetica" w:hAnsi="Helvetica" w:cs="Helvetica"/>
          <w:color w:val="141313"/>
          <w:lang w:val="en-US" w:eastAsia="en-US"/>
        </w:rPr>
        <w:t>,</w:t>
      </w:r>
    </w:p>
    <w:p w14:paraId="3DB86329" w14:textId="77777777" w:rsidR="00EB525A" w:rsidRDefault="00EB525A" w:rsidP="00EB525A">
      <w:pPr>
        <w:shd w:val="clear" w:color="auto" w:fill="FFFFFF"/>
        <w:rPr>
          <w:rFonts w:ascii="Arial" w:eastAsia="Times New Roman" w:hAnsi="Arial" w:cs="Arial"/>
          <w:color w:val="222222"/>
          <w:lang w:val="en-US"/>
        </w:rPr>
      </w:pPr>
    </w:p>
    <w:p w14:paraId="2BE96985" w14:textId="77777777" w:rsidR="00151E68" w:rsidRDefault="00151E68" w:rsidP="00EB525A">
      <w:pPr>
        <w:shd w:val="clear" w:color="auto" w:fill="FFFFFF"/>
        <w:rPr>
          <w:rFonts w:ascii="Arial" w:eastAsia="Times New Roman" w:hAnsi="Arial" w:cs="Arial"/>
          <w:color w:val="222222"/>
          <w:lang w:val="en-US"/>
        </w:rPr>
      </w:pPr>
    </w:p>
    <w:p w14:paraId="3481CE49" w14:textId="3B73DE54" w:rsidR="00151E68" w:rsidRDefault="00151E68" w:rsidP="00EB525A">
      <w:pPr>
        <w:shd w:val="clear" w:color="auto" w:fill="FFFFFF"/>
        <w:rPr>
          <w:rFonts w:ascii="Calibri" w:hAnsi="Calibri"/>
          <w:color w:val="000000" w:themeColor="text1"/>
          <w:sz w:val="22"/>
          <w:szCs w:val="22"/>
          <w:lang w:val="en-US"/>
        </w:rPr>
      </w:pPr>
      <w:r w:rsidRPr="00E263B2">
        <w:rPr>
          <w:rFonts w:ascii="Calibri" w:hAnsi="Calibri"/>
          <w:color w:val="000000" w:themeColor="text1"/>
          <w:sz w:val="22"/>
          <w:szCs w:val="22"/>
          <w:lang w:val="en-US"/>
        </w:rPr>
        <w:t xml:space="preserve">This analysis paradigm,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parameters, the statistical analysis can be said to be an </w:t>
      </w:r>
      <w:r w:rsidRPr="00E263B2">
        <w:rPr>
          <w:rFonts w:ascii="Calibri" w:hAnsi="Calibri"/>
          <w:i/>
          <w:color w:val="000000" w:themeColor="text1"/>
          <w:sz w:val="22"/>
          <w:szCs w:val="22"/>
          <w:lang w:val="en-US"/>
        </w:rPr>
        <w:t>out-of-sample prediction</w:t>
      </w:r>
      <w:r w:rsidRPr="00E263B2">
        <w:rPr>
          <w:rFonts w:ascii="Calibri" w:hAnsi="Calibri"/>
          <w:color w:val="000000" w:themeColor="text1"/>
          <w:sz w:val="22"/>
          <w:szCs w:val="22"/>
          <w:lang w:val="en-US"/>
        </w:rPr>
        <w:t xml:space="preserve">. This form of building models from data has been explicitly optimized for and is naturally applicable to a single data point, such as one whole-brain scan or one sequenced genome of a </w:t>
      </w:r>
      <w:proofErr w:type="gramStart"/>
      <w:r w:rsidRPr="00E263B2">
        <w:rPr>
          <w:rFonts w:ascii="Calibri" w:hAnsi="Calibri"/>
          <w:color w:val="000000" w:themeColor="text1"/>
          <w:sz w:val="22"/>
          <w:szCs w:val="22"/>
          <w:lang w:val="en-US"/>
        </w:rPr>
        <w:t>particular individual</w:t>
      </w:r>
      <w:proofErr w:type="gramEnd"/>
      <w:r w:rsidRPr="00E263B2">
        <w:rPr>
          <w:rFonts w:ascii="Calibri" w:hAnsi="Calibri"/>
          <w:color w:val="000000" w:themeColor="text1"/>
          <w:sz w:val="22"/>
          <w:szCs w:val="22"/>
          <w:lang w:val="en-US"/>
        </w:rPr>
        <w:t>. Whether an obtained model is useful in practice is judged based on its performance in achieving accurate predictions in independent individuals</w:t>
      </w:r>
      <w:r w:rsidRPr="00E263B2">
        <w:rPr>
          <w:rStyle w:val="Funotenzeichen"/>
          <w:rFonts w:ascii="Calibri" w:hAnsi="Calibri"/>
          <w:color w:val="000000" w:themeColor="text1"/>
          <w:lang w:val="en-US"/>
        </w:rPr>
        <w:footnoteReference w:id="2"/>
      </w:r>
      <w:r w:rsidRPr="00E263B2">
        <w:rPr>
          <w:rFonts w:ascii="Calibri" w:hAnsi="Calibri"/>
          <w:color w:val="000000" w:themeColor="text1"/>
          <w:sz w:val="22"/>
          <w:szCs w:val="22"/>
          <w:lang w:val="en-US"/>
        </w:rPr>
        <w:t>. One may view these evaluation practices as more conservative measures when the goal is reliable single-subject predictions in patients admitted to a psychiatry hospital in the future</w:t>
      </w:r>
    </w:p>
    <w:p w14:paraId="79D2C966" w14:textId="77777777" w:rsidR="00151E68" w:rsidRPr="00EB525A" w:rsidRDefault="00151E68" w:rsidP="00EB525A">
      <w:pPr>
        <w:shd w:val="clear" w:color="auto" w:fill="FFFFFF"/>
        <w:rPr>
          <w:rFonts w:ascii="Arial" w:eastAsia="Times New Roman" w:hAnsi="Arial" w:cs="Arial"/>
          <w:color w:val="222222"/>
          <w:lang w:val="en-US"/>
        </w:rPr>
      </w:pPr>
    </w:p>
    <w:p w14:paraId="65C0EEEA" w14:textId="77777777" w:rsidR="00EB525A" w:rsidRDefault="00EB525A" w:rsidP="00EB525A">
      <w:pPr>
        <w:shd w:val="clear" w:color="auto" w:fill="FFFFFF"/>
        <w:rPr>
          <w:rFonts w:ascii="Arial" w:eastAsia="Times New Roman" w:hAnsi="Arial" w:cs="Arial"/>
          <w:color w:val="222222"/>
          <w:lang w:val="en-US"/>
        </w:rPr>
      </w:pPr>
    </w:p>
    <w:p w14:paraId="2E6493CE" w14:textId="77777777" w:rsidR="004C6FB4" w:rsidRDefault="004C6FB4" w:rsidP="00EB525A">
      <w:pPr>
        <w:shd w:val="clear" w:color="auto" w:fill="FFFFFF"/>
        <w:rPr>
          <w:rFonts w:ascii="Arial" w:eastAsia="Times New Roman" w:hAnsi="Arial" w:cs="Arial"/>
          <w:color w:val="222222"/>
          <w:lang w:val="en-US"/>
        </w:rPr>
      </w:pPr>
    </w:p>
    <w:p w14:paraId="63871D20" w14:textId="77777777" w:rsidR="004C6FB4" w:rsidRDefault="004C6FB4" w:rsidP="00EB525A">
      <w:pPr>
        <w:shd w:val="clear" w:color="auto" w:fill="FFFFFF"/>
        <w:rPr>
          <w:rFonts w:ascii="Arial" w:eastAsia="Times New Roman" w:hAnsi="Arial" w:cs="Arial"/>
          <w:color w:val="222222"/>
          <w:lang w:val="en-US"/>
        </w:rPr>
      </w:pPr>
    </w:p>
    <w:p w14:paraId="517545EA" w14:textId="20045B16" w:rsidR="004C6FB4" w:rsidRPr="00351241" w:rsidRDefault="004C6FB4" w:rsidP="00EB525A">
      <w:pPr>
        <w:shd w:val="clear" w:color="auto" w:fill="FFFFFF"/>
        <w:rPr>
          <w:rFonts w:ascii="Arial" w:eastAsia="Times New Roman" w:hAnsi="Arial" w:cs="Arial"/>
          <w:b/>
          <w:color w:val="222222"/>
          <w:lang w:val="en-US"/>
        </w:rPr>
      </w:pPr>
      <w:r w:rsidRPr="00351241">
        <w:rPr>
          <w:rFonts w:ascii="Arial" w:eastAsia="Times New Roman" w:hAnsi="Arial" w:cs="Arial"/>
          <w:b/>
          <w:color w:val="222222"/>
          <w:lang w:val="en-US"/>
        </w:rPr>
        <w:t>Simulation</w:t>
      </w:r>
    </w:p>
    <w:p w14:paraId="13B87159" w14:textId="77777777" w:rsidR="004C6FB4" w:rsidRDefault="004C6FB4" w:rsidP="00EB525A">
      <w:pPr>
        <w:shd w:val="clear" w:color="auto" w:fill="FFFFFF"/>
        <w:rPr>
          <w:rFonts w:ascii="Arial" w:eastAsia="Times New Roman" w:hAnsi="Arial" w:cs="Arial"/>
          <w:color w:val="222222"/>
          <w:lang w:val="en-US"/>
        </w:rPr>
      </w:pPr>
    </w:p>
    <w:p w14:paraId="1B08146D" w14:textId="2A04F9BA" w:rsidR="004C6FB4" w:rsidRDefault="004C6FB4" w:rsidP="00EB525A">
      <w:pPr>
        <w:shd w:val="clear" w:color="auto" w:fill="FFFFFF"/>
        <w:rPr>
          <w:rFonts w:ascii="Arial" w:eastAsia="Times New Roman" w:hAnsi="Arial" w:cs="Arial"/>
          <w:color w:val="222222"/>
          <w:lang w:val="en-US"/>
        </w:rPr>
      </w:pPr>
      <w:r>
        <w:rPr>
          <w:rFonts w:ascii="Arial" w:eastAsia="Times New Roman" w:hAnsi="Arial" w:cs="Arial"/>
          <w:color w:val="222222"/>
          <w:lang w:val="en-US"/>
        </w:rPr>
        <w:t xml:space="preserve">It is been noted that predictive guarantees are </w:t>
      </w:r>
      <w:r w:rsidR="006D1AD9">
        <w:rPr>
          <w:rFonts w:ascii="Arial" w:eastAsia="Times New Roman" w:hAnsi="Arial" w:cs="Arial"/>
          <w:color w:val="222222"/>
          <w:lang w:val="en-US"/>
        </w:rPr>
        <w:t xml:space="preserve">often </w:t>
      </w:r>
      <w:r>
        <w:rPr>
          <w:rFonts w:ascii="Arial" w:eastAsia="Times New Roman" w:hAnsi="Arial" w:cs="Arial"/>
          <w:color w:val="222222"/>
          <w:lang w:val="en-US"/>
        </w:rPr>
        <w:t xml:space="preserve">challenging to derive based on formal theory </w:t>
      </w:r>
      <w:r>
        <w:rPr>
          <w:rFonts w:ascii="Arial" w:eastAsia="Times New Roman" w:hAnsi="Arial" w:cs="Arial"/>
          <w:color w:val="222222"/>
          <w:lang w:val="en-US"/>
        </w:rPr>
        <w:fldChar w:fldCharType="begin"/>
      </w:r>
      <w:r w:rsidR="00655343">
        <w:rPr>
          <w:rFonts w:ascii="Arial" w:eastAsia="Times New Roman" w:hAnsi="Arial" w:cs="Arial"/>
          <w:color w:val="222222"/>
          <w:lang w:val="en-US"/>
        </w:rPr>
        <w:instrText xml:space="preserve"> ADDIN EN.CITE &lt;EndNote&gt;&lt;Cite&gt;&lt;Author&gt;Efron&lt;/Author&gt;&lt;Year&gt;2016&lt;/Year&gt;&lt;RecNum&gt;6362&lt;/RecNum&gt;&lt;DisplayText&gt;(1, 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Pr>
          <w:rFonts w:ascii="Arial" w:eastAsia="Times New Roman" w:hAnsi="Arial" w:cs="Arial"/>
          <w:color w:val="222222"/>
          <w:lang w:val="en-US"/>
        </w:rPr>
        <w:fldChar w:fldCharType="separate"/>
      </w:r>
      <w:r w:rsidR="00655343">
        <w:rPr>
          <w:rFonts w:ascii="Arial" w:eastAsia="Times New Roman" w:hAnsi="Arial" w:cs="Arial"/>
          <w:noProof/>
          <w:color w:val="222222"/>
          <w:lang w:val="en-US"/>
        </w:rPr>
        <w:t>(</w:t>
      </w:r>
      <w:hyperlink w:anchor="_ENREF_1" w:tooltip="Efron, 2016 #6362" w:history="1">
        <w:r w:rsidR="00655343">
          <w:rPr>
            <w:rFonts w:ascii="Arial" w:eastAsia="Times New Roman" w:hAnsi="Arial" w:cs="Arial"/>
            <w:noProof/>
            <w:color w:val="222222"/>
            <w:lang w:val="en-US"/>
          </w:rPr>
          <w:t>1</w:t>
        </w:r>
      </w:hyperlink>
      <w:r w:rsidR="00655343">
        <w:rPr>
          <w:rFonts w:ascii="Arial" w:eastAsia="Times New Roman" w:hAnsi="Arial" w:cs="Arial"/>
          <w:noProof/>
          <w:color w:val="222222"/>
          <w:lang w:val="en-US"/>
        </w:rPr>
        <w:t xml:space="preserve">, </w:t>
      </w:r>
      <w:hyperlink w:anchor="_ENREF_6" w:tooltip="Shalev-Shwartz, 2014 #6721" w:history="1">
        <w:r w:rsidR="00655343">
          <w:rPr>
            <w:rFonts w:ascii="Arial" w:eastAsia="Times New Roman" w:hAnsi="Arial" w:cs="Arial"/>
            <w:noProof/>
            <w:color w:val="222222"/>
            <w:lang w:val="en-US"/>
          </w:rPr>
          <w:t>6</w:t>
        </w:r>
      </w:hyperlink>
      <w:r w:rsidR="00655343">
        <w:rPr>
          <w:rFonts w:ascii="Arial" w:eastAsia="Times New Roman" w:hAnsi="Arial" w:cs="Arial"/>
          <w:noProof/>
          <w:color w:val="222222"/>
          <w:lang w:val="en-US"/>
        </w:rPr>
        <w:t>)</w:t>
      </w:r>
      <w:r>
        <w:rPr>
          <w:rFonts w:ascii="Arial" w:eastAsia="Times New Roman" w:hAnsi="Arial" w:cs="Arial"/>
          <w:color w:val="222222"/>
          <w:lang w:val="en-US"/>
        </w:rPr>
        <w:fldChar w:fldCharType="end"/>
      </w:r>
      <w:r>
        <w:rPr>
          <w:rFonts w:ascii="Arial" w:eastAsia="Times New Roman" w:hAnsi="Arial" w:cs="Arial"/>
          <w:color w:val="222222"/>
          <w:lang w:val="en-US"/>
        </w:rPr>
        <w:t>.</w:t>
      </w:r>
      <w:r w:rsidR="004B2564">
        <w:rPr>
          <w:rFonts w:ascii="Arial" w:eastAsia="Times New Roman" w:hAnsi="Arial" w:cs="Arial"/>
          <w:color w:val="222222"/>
          <w:lang w:val="en-US"/>
        </w:rPr>
        <w:t xml:space="preserve"> -&gt; empirical </w:t>
      </w:r>
      <w:proofErr w:type="spellStart"/>
      <w:r w:rsidR="004B2564">
        <w:rPr>
          <w:rFonts w:ascii="Arial" w:eastAsia="Times New Roman" w:hAnsi="Arial" w:cs="Arial"/>
          <w:color w:val="222222"/>
          <w:lang w:val="en-US"/>
        </w:rPr>
        <w:t>simulutations</w:t>
      </w:r>
      <w:proofErr w:type="spellEnd"/>
    </w:p>
    <w:p w14:paraId="71C9297D" w14:textId="77777777" w:rsidR="00351241" w:rsidRDefault="00351241" w:rsidP="00EB525A">
      <w:pPr>
        <w:shd w:val="clear" w:color="auto" w:fill="FFFFFF"/>
        <w:rPr>
          <w:rFonts w:ascii="Arial" w:eastAsia="Times New Roman" w:hAnsi="Arial" w:cs="Arial"/>
          <w:color w:val="222222"/>
          <w:lang w:val="en-US"/>
        </w:rPr>
      </w:pPr>
    </w:p>
    <w:p w14:paraId="4D49A15C" w14:textId="151D93EC" w:rsidR="00351241" w:rsidRPr="00351241" w:rsidRDefault="00351241" w:rsidP="00EB525A">
      <w:pPr>
        <w:shd w:val="clear" w:color="auto" w:fill="FFFFFF"/>
        <w:rPr>
          <w:rFonts w:ascii="Arial" w:eastAsia="Times New Roman" w:hAnsi="Arial" w:cs="Arial"/>
          <w:color w:val="222222"/>
          <w:lang w:val="en-US"/>
        </w:rPr>
      </w:pPr>
      <w:r w:rsidRPr="00351241">
        <w:rPr>
          <w:rFonts w:ascii="Arial" w:hAnsi="Arial" w:cs="Arial"/>
          <w:color w:val="000000"/>
          <w:sz w:val="22"/>
          <w:szCs w:val="22"/>
          <w:lang w:val="en-US" w:eastAsia="en-US"/>
        </w:rPr>
        <w:t>One place where statistics and computation seem to converge beautifully is when the model is expressed as a simulation: </w:t>
      </w:r>
      <w:r w:rsidRPr="00351241">
        <w:rPr>
          <w:rFonts w:ascii="Arial" w:hAnsi="Arial" w:cs="Arial"/>
          <w:color w:val="66CCFF"/>
          <w:sz w:val="22"/>
          <w:szCs w:val="22"/>
          <w:lang w:val="en-US" w:eastAsia="en-US"/>
        </w:rPr>
        <w:t>All variables have clear semantic interpretations</w:t>
      </w:r>
    </w:p>
    <w:p w14:paraId="5A677461" w14:textId="1543B237" w:rsidR="00BA2930" w:rsidRPr="00051DC0" w:rsidRDefault="00684E75" w:rsidP="000A5874">
      <w:pPr>
        <w:contextualSpacing/>
        <w:jc w:val="both"/>
        <w:rPr>
          <w:rFonts w:ascii="Calibri" w:hAnsi="Calibri"/>
          <w:b/>
          <w:color w:val="000000" w:themeColor="text1"/>
          <w:lang w:val="en-US"/>
        </w:rPr>
      </w:pPr>
      <w:r>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BEB478F" w14:textId="77777777" w:rsidR="00F056F8" w:rsidRDefault="00F056F8" w:rsidP="00CB2DA0">
      <w:pPr>
        <w:spacing w:line="360" w:lineRule="auto"/>
        <w:contextualSpacing/>
        <w:jc w:val="both"/>
        <w:rPr>
          <w:rFonts w:ascii="Calibri" w:hAnsi="Calibri"/>
          <w:b/>
          <w:color w:val="000000" w:themeColor="text1"/>
          <w:lang w:val="en-US"/>
        </w:rPr>
      </w:pPr>
    </w:p>
    <w:p w14:paraId="24BE9952" w14:textId="77777777" w:rsidR="00F056F8" w:rsidRDefault="007F0D06" w:rsidP="00CB2DA0">
      <w:pPr>
        <w:spacing w:line="360" w:lineRule="auto"/>
        <w:contextualSpacing/>
        <w:jc w:val="both"/>
        <w:rPr>
          <w:rFonts w:ascii="Calibri" w:hAnsi="Calibri"/>
          <w:b/>
          <w:color w:val="000000" w:themeColor="text1"/>
          <w:lang w:val="en-US"/>
        </w:rPr>
      </w:pPr>
      <w:r w:rsidRPr="00051DC0">
        <w:rPr>
          <w:rFonts w:ascii="Calibri" w:hAnsi="Calibri"/>
          <w:b/>
          <w:color w:val="000000" w:themeColor="text1"/>
          <w:lang w:val="en-US"/>
        </w:rPr>
        <w:br/>
      </w:r>
    </w:p>
    <w:p w14:paraId="0FE58351" w14:textId="3F0CAE6E" w:rsidR="00CB2DA0" w:rsidRDefault="00F056F8"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051DC0">
        <w:rPr>
          <w:rFonts w:ascii="Calibri" w:hAnsi="Calibri"/>
          <w:b/>
          <w:color w:val="000000" w:themeColor="text1"/>
          <w:lang w:val="en-US"/>
        </w:rPr>
        <w:lastRenderedPageBreak/>
        <w:t>Discussion</w:t>
      </w:r>
    </w:p>
    <w:p w14:paraId="0DE42F5A" w14:textId="73AF1E6F" w:rsidR="004420AB" w:rsidRDefault="00AD7870" w:rsidP="00CB2DA0">
      <w:pPr>
        <w:spacing w:line="360" w:lineRule="auto"/>
        <w:contextualSpacing/>
        <w:jc w:val="both"/>
        <w:rPr>
          <w:rFonts w:ascii="Calibri" w:hAnsi="Calibri"/>
          <w:color w:val="000000" w:themeColor="text1"/>
          <w:lang w:val="en-US"/>
        </w:rPr>
      </w:pPr>
      <w:r w:rsidRPr="00AD7870">
        <w:rPr>
          <w:rFonts w:ascii="Calibri" w:hAnsi="Calibri"/>
          <w:color w:val="000000" w:themeColor="text1"/>
          <w:lang w:val="en-US"/>
        </w:rPr>
        <w:t>The underlying motivation differs, if the canonical linear model is used for inference or prediction.</w:t>
      </w:r>
    </w:p>
    <w:p w14:paraId="408CE677" w14:textId="77777777" w:rsidR="008F43E7" w:rsidRDefault="008F43E7" w:rsidP="00CB2DA0">
      <w:pPr>
        <w:spacing w:line="360" w:lineRule="auto"/>
        <w:contextualSpacing/>
        <w:jc w:val="both"/>
        <w:rPr>
          <w:rFonts w:ascii="Calibri" w:hAnsi="Calibri"/>
          <w:color w:val="000000" w:themeColor="text1"/>
          <w:lang w:val="en-US"/>
        </w:rPr>
      </w:pPr>
    </w:p>
    <w:p w14:paraId="787234D3" w14:textId="50617B70" w:rsidR="008F43E7" w:rsidRDefault="008F43E7" w:rsidP="00CB2DA0">
      <w:pPr>
        <w:spacing w:line="360" w:lineRule="auto"/>
        <w:contextualSpacing/>
        <w:jc w:val="both"/>
        <w:rPr>
          <w:rFonts w:ascii="Calibri" w:hAnsi="Calibri"/>
          <w:color w:val="000000" w:themeColor="text1"/>
          <w:sz w:val="22"/>
          <w:szCs w:val="22"/>
          <w:lang w:val="en-US"/>
        </w:rPr>
      </w:pPr>
      <w:r w:rsidRPr="00E263B2">
        <w:rPr>
          <w:rFonts w:ascii="Calibri" w:hAnsi="Calibri"/>
          <w:color w:val="000000" w:themeColor="text1"/>
          <w:sz w:val="22"/>
          <w:szCs w:val="22"/>
          <w:lang w:val="en-US"/>
        </w:rPr>
        <w:t xml:space="preserve">The statistical paradigms anchored at inference or prediction are common in trying to evaluate whether an effect found in some data extrapolates to another sample of observations drawn from the same underlying population </w:t>
      </w:r>
      <w:r w:rsidRPr="00E263B2">
        <w:rPr>
          <w:rFonts w:ascii="Calibri" w:hAnsi="Calibri"/>
          <w:color w:val="000000" w:themeColor="text1"/>
          <w:sz w:val="22"/>
          <w:szCs w:val="22"/>
          <w:lang w:val="en-US"/>
        </w:rPr>
        <w:fldChar w:fldCharType="begin"/>
      </w:r>
      <w:r w:rsidRPr="00E263B2">
        <w:rPr>
          <w:rFonts w:ascii="Calibri" w:hAnsi="Calibri"/>
          <w:color w:val="000000" w:themeColor="text1"/>
          <w:sz w:val="22"/>
          <w:szCs w:val="22"/>
          <w:lang w:val="en-US"/>
        </w:rPr>
        <w:instrText xml:space="preserve"> ADDIN EN.CITE &lt;EndNote&gt;&lt;Cite&gt;&lt;Author&gt;Casella&lt;/Author&gt;&lt;Year&gt;2002&lt;/Year&gt;&lt;RecNum&gt;6913&lt;/RecNum&gt;&lt;DisplayText&gt;(Casella and Berger, 2002; Efron, 2012)&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Cite&gt;&lt;Author&gt;Efron&lt;/Author&gt;&lt;Year&gt;2012&lt;/Year&gt;&lt;RecNum&gt;6910&lt;/RecNum&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Pr="00E263B2">
        <w:rPr>
          <w:rFonts w:ascii="Calibri" w:hAnsi="Calibri"/>
          <w:color w:val="000000" w:themeColor="text1"/>
          <w:sz w:val="22"/>
          <w:szCs w:val="22"/>
          <w:lang w:val="en-US"/>
        </w:rPr>
        <w:fldChar w:fldCharType="separate"/>
      </w:r>
      <w:r w:rsidRPr="00E263B2">
        <w:rPr>
          <w:rFonts w:ascii="Calibri" w:hAnsi="Calibri"/>
          <w:noProof/>
          <w:color w:val="000000" w:themeColor="text1"/>
          <w:sz w:val="22"/>
          <w:szCs w:val="22"/>
          <w:lang w:val="en-US"/>
        </w:rPr>
        <w:t>(Casella and Berger, 2002; Efron, 2012)</w:t>
      </w:r>
      <w:r w:rsidRPr="00E263B2">
        <w:rPr>
          <w:rFonts w:ascii="Calibri" w:hAnsi="Calibri"/>
          <w:color w:val="000000" w:themeColor="text1"/>
          <w:sz w:val="22"/>
          <w:szCs w:val="22"/>
          <w:lang w:val="en-US"/>
        </w:rPr>
        <w:fldChar w:fldCharType="end"/>
      </w:r>
      <w:r w:rsidRPr="00E263B2">
        <w:rPr>
          <w:rFonts w:ascii="Calibri" w:hAnsi="Calibri"/>
          <w:color w:val="000000" w:themeColor="text1"/>
          <w:sz w:val="22"/>
          <w:szCs w:val="22"/>
          <w:lang w:val="en-US"/>
        </w:rPr>
        <w:t>.</w:t>
      </w:r>
    </w:p>
    <w:p w14:paraId="7D170C39" w14:textId="77777777" w:rsidR="00BF5BDA" w:rsidRDefault="00BF5BDA" w:rsidP="00CB2DA0">
      <w:pPr>
        <w:spacing w:line="360" w:lineRule="auto"/>
        <w:contextualSpacing/>
        <w:jc w:val="both"/>
        <w:rPr>
          <w:rFonts w:ascii="Calibri" w:hAnsi="Calibri"/>
          <w:color w:val="000000" w:themeColor="text1"/>
          <w:sz w:val="22"/>
          <w:szCs w:val="22"/>
          <w:lang w:val="en-US"/>
        </w:rPr>
      </w:pPr>
    </w:p>
    <w:p w14:paraId="783CE0D6" w14:textId="2AE1AA3B" w:rsidR="00BF5BDA" w:rsidRDefault="00BF5BDA" w:rsidP="00CB2DA0">
      <w:pPr>
        <w:spacing w:line="360" w:lineRule="auto"/>
        <w:contextualSpacing/>
        <w:jc w:val="both"/>
        <w:rPr>
          <w:rFonts w:ascii="Calibri" w:hAnsi="Calibri"/>
          <w:color w:val="000000" w:themeColor="text1"/>
          <w:sz w:val="22"/>
          <w:szCs w:val="22"/>
          <w:lang w:val="en-US"/>
        </w:rPr>
      </w:pPr>
      <w:r w:rsidRPr="00E263B2">
        <w:rPr>
          <w:rFonts w:ascii="Calibri" w:hAnsi="Calibri" w:cs="Arial"/>
          <w:bCs/>
          <w:color w:val="000000"/>
          <w:sz w:val="22"/>
          <w:szCs w:val="22"/>
          <w:lang w:val="en-US"/>
        </w:rPr>
        <w:t xml:space="preserve">Tools for statistical hypothesis testing and more recently emerged machine learning techniques can be used to draw different types of conclusions from data. </w:t>
      </w:r>
      <w:r w:rsidRPr="00E263B2">
        <w:rPr>
          <w:rFonts w:ascii="Calibri" w:hAnsi="Calibri"/>
          <w:color w:val="000000" w:themeColor="text1"/>
          <w:sz w:val="22"/>
          <w:szCs w:val="22"/>
          <w:lang w:val="en-US"/>
        </w:rPr>
        <w:t xml:space="preserve">Whereas the core interest of machine-learning applications is to </w:t>
      </w:r>
      <w:r w:rsidRPr="00E263B2">
        <w:rPr>
          <w:rFonts w:ascii="Calibri" w:eastAsia="Times New Roman" w:hAnsi="Calibri"/>
          <w:i/>
          <w:color w:val="14171A"/>
          <w:sz w:val="22"/>
          <w:szCs w:val="22"/>
          <w:shd w:val="clear" w:color="auto" w:fill="FFFFFF"/>
          <w:lang w:val="en-US"/>
        </w:rPr>
        <w:t>predict</w:t>
      </w:r>
      <w:r w:rsidRPr="00E263B2">
        <w:rPr>
          <w:rFonts w:ascii="Calibri" w:eastAsia="Times New Roman" w:hAnsi="Calibri"/>
          <w:color w:val="14171A"/>
          <w:sz w:val="22"/>
          <w:szCs w:val="22"/>
          <w:shd w:val="clear" w:color="auto" w:fill="FFFFFF"/>
          <w:lang w:val="en-US"/>
        </w:rPr>
        <w:t xml:space="preserve"> future events on the basis of patterns observed in data, classical statistics applications are probably more often used to </w:t>
      </w:r>
      <w:r w:rsidRPr="00E263B2">
        <w:rPr>
          <w:rFonts w:ascii="Calibri" w:eastAsia="Times New Roman" w:hAnsi="Calibri"/>
          <w:i/>
          <w:color w:val="14171A"/>
          <w:sz w:val="22"/>
          <w:szCs w:val="22"/>
          <w:shd w:val="clear" w:color="auto" w:fill="FFFFFF"/>
          <w:lang w:val="en-US"/>
        </w:rPr>
        <w:t>infer</w:t>
      </w:r>
      <w:r w:rsidRPr="00E263B2">
        <w:rPr>
          <w:rFonts w:ascii="Calibri" w:eastAsia="Times New Roman" w:hAnsi="Calibri"/>
          <w:color w:val="14171A"/>
          <w:sz w:val="22"/>
          <w:szCs w:val="22"/>
          <w:shd w:val="clear" w:color="auto" w:fill="FFFFFF"/>
          <w:lang w:val="en-US"/>
        </w:rPr>
        <w:t xml:space="preserve"> scientific insight from the effects observed in data </w:t>
      </w:r>
      <w:r w:rsidRPr="00E263B2">
        <w:rPr>
          <w:rFonts w:ascii="Calibri" w:eastAsia="Times New Roman" w:hAnsi="Calibri"/>
          <w:color w:val="14171A"/>
          <w:sz w:val="22"/>
          <w:szCs w:val="22"/>
          <w:shd w:val="clear" w:color="auto" w:fill="FFFFFF"/>
          <w:lang w:val="en-US"/>
        </w:rPr>
        <w:fldChar w:fldCharType="begin"/>
      </w:r>
      <w:r w:rsidRPr="00E263B2">
        <w:rPr>
          <w:rFonts w:ascii="Calibri" w:eastAsia="Times New Roman" w:hAnsi="Calibri"/>
          <w:color w:val="14171A"/>
          <w:sz w:val="22"/>
          <w:szCs w:val="22"/>
          <w:shd w:val="clear" w:color="auto" w:fill="FFFFFF"/>
          <w:lang w:val="en-US"/>
        </w:rPr>
        <w:instrText xml:space="preserve"> ADDIN EN.CITE &lt;EndNote&gt;&lt;Cite&gt;&lt;Author&gt;White&lt;/Author&gt;&lt;Year&gt;1971&lt;/Year&gt;&lt;RecNum&gt;866&lt;/RecNum&gt;&lt;DisplayText&gt;(White, 1971)&lt;/DisplayText&gt;&lt;record&gt;&lt;rec-number&gt;866&lt;/rec-number&gt;&lt;foreign-keys&gt;&lt;key app="EN" db-id="9e9dx902las2pgeswx9p2fac5tfdzefads2p" timestamp="1511957150"&gt;866&lt;/key&gt;&lt;/foreign-keys&gt;&lt;ref-type name="Journal Article"&gt;17&lt;/ref-type&gt;&lt;contributors&gt;&lt;authors&gt;&lt;author&gt;White, A.R.&lt;/author&gt;&lt;/authors&gt;&lt;/contributors&gt;&lt;titles&gt;&lt;title&gt;Inference&lt;/title&gt;&lt;secondary-title&gt;The Philosophical Quarterly&lt;/secondary-title&gt;&lt;/titles&gt;&lt;periodical&gt;&lt;full-title&gt;The Philosophical Quarterly&lt;/full-title&gt;&lt;/periodical&gt;&lt;pages&gt;289-302&lt;/pages&gt;&lt;volume&gt;21&lt;/volume&gt;&lt;num-vols&gt;85&lt;/num-vols&gt;&lt;dates&gt;&lt;year&gt;1971&lt;/year&gt;&lt;/dates&gt;&lt;urls&gt;&lt;related-urls&gt;&lt;url&gt;http://dx.doi.org/&lt;/url&gt;&lt;/related-urls&gt;&lt;/urls&gt;&lt;/record&gt;&lt;/Cite&gt;&lt;/EndNote&gt;</w:instrText>
      </w:r>
      <w:r w:rsidRPr="00E263B2">
        <w:rPr>
          <w:rFonts w:ascii="Calibri" w:eastAsia="Times New Roman" w:hAnsi="Calibri"/>
          <w:color w:val="14171A"/>
          <w:sz w:val="22"/>
          <w:szCs w:val="22"/>
          <w:shd w:val="clear" w:color="auto" w:fill="FFFFFF"/>
          <w:lang w:val="en-US"/>
        </w:rPr>
        <w:fldChar w:fldCharType="separate"/>
      </w:r>
      <w:r w:rsidRPr="00E263B2">
        <w:rPr>
          <w:rFonts w:ascii="Calibri" w:eastAsia="Times New Roman" w:hAnsi="Calibri"/>
          <w:noProof/>
          <w:color w:val="14171A"/>
          <w:sz w:val="22"/>
          <w:szCs w:val="22"/>
          <w:shd w:val="clear" w:color="auto" w:fill="FFFFFF"/>
          <w:lang w:val="en-US"/>
        </w:rPr>
        <w:t>(White, 1971)</w:t>
      </w:r>
      <w:r w:rsidRPr="00E263B2">
        <w:rPr>
          <w:rFonts w:ascii="Calibri" w:eastAsia="Times New Roman" w:hAnsi="Calibri"/>
          <w:color w:val="14171A"/>
          <w:sz w:val="22"/>
          <w:szCs w:val="22"/>
          <w:shd w:val="clear" w:color="auto" w:fill="FFFFFF"/>
          <w:lang w:val="en-US"/>
        </w:rPr>
        <w:fldChar w:fldCharType="end"/>
      </w:r>
      <w:r w:rsidRPr="00E263B2">
        <w:rPr>
          <w:rFonts w:ascii="Calibri" w:eastAsia="Times New Roman" w:hAnsi="Calibri"/>
          <w:color w:val="14171A"/>
          <w:sz w:val="22"/>
          <w:szCs w:val="22"/>
          <w:shd w:val="clear" w:color="auto" w:fill="FFFFFF"/>
          <w:lang w:val="en-US"/>
        </w:rPr>
        <w:t xml:space="preserve">. </w:t>
      </w:r>
      <w:r w:rsidRPr="00E263B2">
        <w:rPr>
          <w:rFonts w:ascii="Calibri" w:hAnsi="Calibri" w:cs="Arial"/>
          <w:bCs/>
          <w:color w:val="000000"/>
          <w:sz w:val="22"/>
          <w:szCs w:val="22"/>
          <w:lang w:val="en-US"/>
        </w:rPr>
        <w:t>Both modeling paradigms can serve distinct statistical purposes</w:t>
      </w:r>
      <w:r>
        <w:rPr>
          <w:rFonts w:ascii="Calibri" w:hAnsi="Calibri" w:cs="Arial"/>
          <w:bCs/>
          <w:color w:val="000000"/>
          <w:sz w:val="22"/>
          <w:szCs w:val="22"/>
          <w:lang w:val="en-US"/>
        </w:rPr>
        <w:t xml:space="preserve">. </w:t>
      </w:r>
      <w:r w:rsidRPr="00E263B2">
        <w:rPr>
          <w:rFonts w:ascii="Calibri" w:hAnsi="Calibri"/>
          <w:sz w:val="22"/>
          <w:szCs w:val="22"/>
          <w:lang w:val="en-US"/>
        </w:rPr>
        <w:t xml:space="preserve">Depending on the ultimate clinical or research question, a different set of statistical tools may suggest itself as more appropriate </w:t>
      </w:r>
      <w:r w:rsidRPr="00E263B2">
        <w:rPr>
          <w:rFonts w:ascii="Calibri" w:hAnsi="Calibri"/>
          <w:sz w:val="22"/>
          <w:szCs w:val="22"/>
          <w:lang w:val="en-US"/>
        </w:rPr>
        <w:fldChar w:fldCharType="begin"/>
      </w:r>
      <w:r w:rsidRPr="00E263B2">
        <w:rPr>
          <w:rFonts w:ascii="Calibri" w:hAnsi="Calibri"/>
          <w:sz w:val="22"/>
          <w:szCs w:val="22"/>
          <w:lang w:val="en-US"/>
        </w:rPr>
        <w:instrText xml:space="preserve"> ADDIN EN.CITE &lt;EndNote&gt;&lt;Cite&gt;&lt;Author&gt;James&lt;/Author&gt;&lt;Year&gt;2013&lt;/Year&gt;&lt;RecNum&gt;6370&lt;/RecNum&gt;&lt;DisplayText&gt;(James et al., 2013)&lt;/DisplayText&gt;&lt;record&gt;&lt;rec-number&gt;6370&lt;/rec-number&gt;&lt;foreign-keys&gt;&lt;key app="EN" db-id="wf5d22rx0vsr0leefsq5vrd7a0vsep2xdxr9" timestamp="1459855533"&gt;6370&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EndNote&gt;</w:instrText>
      </w:r>
      <w:r w:rsidRPr="00E263B2">
        <w:rPr>
          <w:rFonts w:ascii="Calibri" w:hAnsi="Calibri"/>
          <w:sz w:val="22"/>
          <w:szCs w:val="22"/>
          <w:lang w:val="en-US"/>
        </w:rPr>
        <w:fldChar w:fldCharType="separate"/>
      </w:r>
      <w:r w:rsidRPr="00E263B2">
        <w:rPr>
          <w:rFonts w:ascii="Calibri" w:hAnsi="Calibri"/>
          <w:noProof/>
          <w:sz w:val="22"/>
          <w:szCs w:val="22"/>
          <w:lang w:val="en-US"/>
        </w:rPr>
        <w:t>(James et al., 2013)</w:t>
      </w:r>
      <w:r w:rsidRPr="00E263B2">
        <w:rPr>
          <w:rFonts w:ascii="Calibri" w:hAnsi="Calibri"/>
          <w:sz w:val="22"/>
          <w:szCs w:val="22"/>
          <w:lang w:val="en-US"/>
        </w:rPr>
        <w:fldChar w:fldCharType="end"/>
      </w:r>
      <w:r w:rsidRPr="00E263B2">
        <w:rPr>
          <w:rFonts w:ascii="Calibri" w:hAnsi="Calibri"/>
          <w:sz w:val="22"/>
          <w:szCs w:val="22"/>
          <w:lang w:val="en-US"/>
        </w:rPr>
        <w:t xml:space="preserve">. It is therefore important for investigators and psychiatrists to acknowledge the partly diverging modeling goals and scopes of interpretation of these two distinct statistical cultures </w:t>
      </w:r>
      <w:r w:rsidRPr="00E263B2">
        <w:rPr>
          <w:rFonts w:ascii="Calibri" w:hAnsi="Calibri"/>
          <w:sz w:val="22"/>
          <w:szCs w:val="22"/>
          <w:lang w:val="en-US"/>
        </w:rPr>
        <w:fldChar w:fldCharType="begin"/>
      </w:r>
      <w:r w:rsidRPr="00E263B2">
        <w:rPr>
          <w:rFonts w:ascii="Calibri" w:hAnsi="Calibri"/>
          <w:sz w:val="22"/>
          <w:szCs w:val="22"/>
          <w:lang w:val="en-US"/>
        </w:rPr>
        <w:instrText xml:space="preserve"> ADDIN EN.CITE &lt;EndNote&gt;&lt;Cite&gt;&lt;Author&gt;Bzdok&lt;/Author&gt;&lt;Year&gt;2017&lt;/Year&gt;&lt;RecNum&gt;6436&lt;/RecNum&gt;&lt;DisplayText&gt;(Breiman, 2001; Bzdok, 2017a)&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610&lt;/RecNum&gt;&lt;record&gt;&lt;rec-number&gt;610&lt;/rec-number&gt;&lt;foreign-keys&gt;&lt;key app="EN" db-id="9e9dx902las2pgeswx9p2fac5tfdzefads2p" timestamp="1497354193"&gt;610&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ages&gt;199-231&lt;/pages&gt;&lt;volume&gt;16&lt;/volume&gt;&lt;number&gt;3&lt;/number&gt;&lt;dates&gt;&lt;year&gt;2001&lt;/year&gt;&lt;/dates&gt;&lt;urls&gt;&lt;/urls&gt;&lt;/record&gt;&lt;/Cite&gt;&lt;/EndNote&gt;</w:instrText>
      </w:r>
      <w:r w:rsidRPr="00E263B2">
        <w:rPr>
          <w:rFonts w:ascii="Calibri" w:hAnsi="Calibri"/>
          <w:sz w:val="22"/>
          <w:szCs w:val="22"/>
          <w:lang w:val="en-US"/>
        </w:rPr>
        <w:fldChar w:fldCharType="separate"/>
      </w:r>
      <w:r w:rsidRPr="00E263B2">
        <w:rPr>
          <w:rFonts w:ascii="Calibri" w:hAnsi="Calibri"/>
          <w:noProof/>
          <w:sz w:val="22"/>
          <w:szCs w:val="22"/>
          <w:lang w:val="en-US"/>
        </w:rPr>
        <w:t>(Breiman, 2001; Bzdok, 2017a)</w:t>
      </w:r>
      <w:r w:rsidRPr="00E263B2">
        <w:rPr>
          <w:rFonts w:ascii="Calibri" w:hAnsi="Calibri"/>
          <w:sz w:val="22"/>
          <w:szCs w:val="22"/>
          <w:lang w:val="en-US"/>
        </w:rPr>
        <w:fldChar w:fldCharType="end"/>
      </w:r>
      <w:r w:rsidRPr="00E263B2">
        <w:rPr>
          <w:rFonts w:ascii="Calibri" w:hAnsi="Calibri"/>
          <w:sz w:val="22"/>
          <w:szCs w:val="22"/>
          <w:lang w:val="en-US"/>
        </w:rPr>
        <w:t>.</w:t>
      </w:r>
    </w:p>
    <w:p w14:paraId="02DACA30" w14:textId="77777777" w:rsidR="00DF2379" w:rsidRDefault="00DF2379" w:rsidP="00CB2DA0">
      <w:pPr>
        <w:spacing w:line="360" w:lineRule="auto"/>
        <w:contextualSpacing/>
        <w:jc w:val="both"/>
        <w:rPr>
          <w:rFonts w:ascii="Calibri" w:hAnsi="Calibri"/>
          <w:color w:val="000000" w:themeColor="text1"/>
          <w:sz w:val="22"/>
          <w:szCs w:val="22"/>
          <w:lang w:val="en-US"/>
        </w:rPr>
      </w:pPr>
    </w:p>
    <w:p w14:paraId="1E8B57B3" w14:textId="77777777" w:rsidR="00DF2379" w:rsidRDefault="00DF2379" w:rsidP="00CB2DA0">
      <w:pPr>
        <w:spacing w:line="360" w:lineRule="auto"/>
        <w:contextualSpacing/>
        <w:jc w:val="both"/>
        <w:rPr>
          <w:rFonts w:ascii="Calibri" w:hAnsi="Calibri"/>
          <w:color w:val="000000" w:themeColor="text1"/>
          <w:sz w:val="22"/>
          <w:szCs w:val="22"/>
          <w:lang w:val="en-US"/>
        </w:rPr>
      </w:pPr>
    </w:p>
    <w:p w14:paraId="62B033B6" w14:textId="1CBCBB1D" w:rsidR="00DF2379" w:rsidRDefault="00DF2379" w:rsidP="00CB2DA0">
      <w:pPr>
        <w:spacing w:line="360" w:lineRule="auto"/>
        <w:contextualSpacing/>
        <w:jc w:val="both"/>
        <w:rPr>
          <w:rFonts w:ascii="Calibri" w:hAnsi="Calibri"/>
          <w:color w:val="000000" w:themeColor="text1"/>
          <w:sz w:val="22"/>
          <w:szCs w:val="22"/>
          <w:lang w:val="en-US"/>
        </w:rPr>
      </w:pPr>
      <w:r w:rsidRPr="00E263B2">
        <w:rPr>
          <w:rFonts w:ascii="Calibri" w:hAnsi="Calibri"/>
          <w:color w:val="000000" w:themeColor="text1"/>
          <w:sz w:val="22"/>
          <w:szCs w:val="22"/>
          <w:lang w:val="en-US"/>
        </w:rPr>
        <w:t xml:space="preserve">an association between a gene and a psychiatric disorder like schizophrenia with a statistically significant p-value does not necessarily imply that the same gene will be the best choice to successfully predict whether a given individual is affected by schizophrenia. Conversely, an effect that has been empirically shown to be highly predictive of schizophrenia disease based on cross-validation in independent individuals does not always go hand-in-hand with classical statistical tests evaluated to a significant p-value </w:t>
      </w:r>
      <w:r w:rsidRPr="00E263B2">
        <w:rPr>
          <w:rFonts w:ascii="Calibri" w:hAnsi="Calibri"/>
          <w:color w:val="000000" w:themeColor="text1"/>
          <w:sz w:val="22"/>
          <w:szCs w:val="22"/>
          <w:lang w:val="en-US"/>
        </w:rPr>
        <w:fldChar w:fldCharType="begin"/>
      </w:r>
      <w:r w:rsidRPr="00E263B2">
        <w:rPr>
          <w:rFonts w:ascii="Calibri" w:hAnsi="Calibri"/>
          <w:color w:val="000000" w:themeColor="text1"/>
          <w:sz w:val="22"/>
          <w:szCs w:val="22"/>
          <w:lang w:val="en-US"/>
        </w:rPr>
        <w:instrText xml:space="preserve"> ADDIN EN.CITE &lt;EndNote&gt;&lt;Cite&gt;&lt;Author&gt;Bzdok&lt;/Author&gt;&lt;Year&gt;2017&lt;/Year&gt;&lt;RecNum&gt;6436&lt;/RecNum&gt;&lt;DisplayText&gt;(Bzdok, 2017a; Shmueli, 2010)&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Shmueli&lt;/Author&gt;&lt;Year&gt;2010&lt;/Year&gt;&lt;RecNum&gt;623&lt;/RecNum&gt;&lt;record&gt;&lt;rec-number&gt;623&lt;/rec-number&gt;&lt;foreign-keys&gt;&lt;key app="EN" db-id="9e9dx902las2pgeswx9p2fac5tfdzefads2p" timestamp="1497354193"&gt;623&lt;/key&gt;&lt;/foreign-keys&gt;&lt;ref-type name="Journal Article"&gt;17&lt;/ref-type&gt;&lt;contributors&gt;&lt;authors&gt;&lt;author&gt;Shmueli, Galit&lt;/author&gt;&lt;/authors&gt;&lt;/contributors&gt;&lt;titles&gt;&lt;title&gt;To explain or to predict?&lt;/title&gt;&lt;secondary-title&gt;Statistical science&lt;/secondary-title&gt;&lt;/titles&gt;&lt;pages&gt;289-310&lt;/pages&gt;&lt;dates&gt;&lt;year&gt;2010&lt;/year&gt;&lt;/dates&gt;&lt;isbn&gt;0883-4237&lt;/isbn&gt;&lt;urls&gt;&lt;/urls&gt;&lt;/record&gt;&lt;/Cite&gt;&lt;/EndNote&gt;</w:instrText>
      </w:r>
      <w:r w:rsidRPr="00E263B2">
        <w:rPr>
          <w:rFonts w:ascii="Calibri" w:hAnsi="Calibri"/>
          <w:color w:val="000000" w:themeColor="text1"/>
          <w:sz w:val="22"/>
          <w:szCs w:val="22"/>
          <w:lang w:val="en-US"/>
        </w:rPr>
        <w:fldChar w:fldCharType="separate"/>
      </w:r>
      <w:r w:rsidRPr="00E263B2">
        <w:rPr>
          <w:rFonts w:ascii="Calibri" w:hAnsi="Calibri"/>
          <w:noProof/>
          <w:color w:val="000000" w:themeColor="text1"/>
          <w:sz w:val="22"/>
          <w:szCs w:val="22"/>
          <w:lang w:val="en-US"/>
        </w:rPr>
        <w:t>(Bzdok, 2017a; Shmueli, 2010)</w:t>
      </w:r>
      <w:r w:rsidRPr="00E263B2">
        <w:rPr>
          <w:rFonts w:ascii="Calibri" w:hAnsi="Calibri"/>
          <w:color w:val="000000" w:themeColor="text1"/>
          <w:sz w:val="22"/>
          <w:szCs w:val="22"/>
          <w:lang w:val="en-US"/>
        </w:rPr>
        <w:fldChar w:fldCharType="end"/>
      </w:r>
      <w:r w:rsidRPr="00E263B2">
        <w:rPr>
          <w:rFonts w:ascii="Calibri" w:hAnsi="Calibri"/>
          <w:color w:val="000000" w:themeColor="text1"/>
          <w:sz w:val="22"/>
          <w:szCs w:val="22"/>
          <w:lang w:val="en-US"/>
        </w:rPr>
        <w:t xml:space="preserve">. For these reasons, </w:t>
      </w:r>
      <w:r w:rsidRPr="00E263B2">
        <w:rPr>
          <w:rFonts w:ascii="Calibri" w:hAnsi="Calibri"/>
          <w:i/>
          <w:color w:val="000000" w:themeColor="text1"/>
          <w:sz w:val="22"/>
          <w:szCs w:val="22"/>
          <w:lang w:val="en-US"/>
        </w:rPr>
        <w:t>cross-validated machine-learning algorithms and more traditional tools for null-hypothesis testing can sometimes lead to diverging conclusions in certain practical analysis settings (see Fig. 4 for an example).</w:t>
      </w:r>
    </w:p>
    <w:p w14:paraId="46C94A09" w14:textId="77777777" w:rsidR="008F43E7" w:rsidRDefault="008F43E7" w:rsidP="00CB2DA0">
      <w:pPr>
        <w:spacing w:line="360" w:lineRule="auto"/>
        <w:contextualSpacing/>
        <w:jc w:val="both"/>
        <w:rPr>
          <w:rFonts w:ascii="Calibri" w:hAnsi="Calibri"/>
          <w:color w:val="000000" w:themeColor="text1"/>
          <w:lang w:val="en-US"/>
        </w:rPr>
      </w:pPr>
    </w:p>
    <w:p w14:paraId="204759BF" w14:textId="77777777" w:rsidR="00700DE4" w:rsidRDefault="00700DE4" w:rsidP="00CB2DA0">
      <w:pPr>
        <w:spacing w:line="360" w:lineRule="auto"/>
        <w:contextualSpacing/>
        <w:jc w:val="both"/>
        <w:rPr>
          <w:rFonts w:ascii="Calibri" w:hAnsi="Calibri"/>
          <w:color w:val="000000" w:themeColor="text1"/>
          <w:lang w:val="en-US"/>
        </w:rPr>
      </w:pPr>
    </w:p>
    <w:p w14:paraId="6C4ABF76" w14:textId="0CD7BAA9" w:rsidR="00700DE4" w:rsidRPr="00700DE4" w:rsidRDefault="00700DE4" w:rsidP="00CB2DA0">
      <w:pPr>
        <w:spacing w:line="360" w:lineRule="auto"/>
        <w:contextualSpacing/>
        <w:jc w:val="both"/>
        <w:rPr>
          <w:rFonts w:ascii="Calibri" w:hAnsi="Calibri"/>
          <w:color w:val="000000" w:themeColor="text1"/>
          <w:lang w:val="en-US"/>
        </w:rPr>
      </w:pPr>
      <w:r w:rsidRPr="00700DE4">
        <w:rPr>
          <w:rFonts w:ascii="Arial" w:hAnsi="Arial" w:cs="Arial"/>
          <w:b/>
          <w:bCs/>
          <w:color w:val="000000"/>
          <w:lang w:val="en-US" w:eastAsia="en-US"/>
        </w:rPr>
        <w:t xml:space="preserve">Even a model that fits observed data well can yield poor inferences </w:t>
      </w:r>
      <w:r>
        <w:rPr>
          <w:rFonts w:ascii="Arial" w:hAnsi="Arial" w:cs="Arial"/>
          <w:b/>
          <w:bCs/>
          <w:color w:val="000000"/>
          <w:lang w:val="en-US" w:eastAsia="en-US"/>
        </w:rPr>
        <w:t xml:space="preserve">and predictions </w:t>
      </w:r>
      <w:r w:rsidRPr="00700DE4">
        <w:rPr>
          <w:rFonts w:ascii="Arial" w:hAnsi="Arial" w:cs="Arial"/>
          <w:b/>
          <w:bCs/>
          <w:color w:val="000000"/>
          <w:lang w:val="en-US" w:eastAsia="en-US"/>
        </w:rPr>
        <w:t>about some quantities of interest</w:t>
      </w:r>
    </w:p>
    <w:p w14:paraId="3A43D0DE" w14:textId="77777777" w:rsidR="00AD7870" w:rsidRDefault="00AD7870" w:rsidP="00CB2DA0">
      <w:pPr>
        <w:spacing w:line="360" w:lineRule="auto"/>
        <w:contextualSpacing/>
        <w:jc w:val="both"/>
        <w:rPr>
          <w:rFonts w:ascii="Calibri" w:hAnsi="Calibri"/>
          <w:b/>
          <w:color w:val="000000" w:themeColor="text1"/>
          <w:lang w:val="en-US"/>
        </w:rPr>
      </w:pPr>
    </w:p>
    <w:p w14:paraId="56B0AC8A" w14:textId="77777777" w:rsidR="00AD7870" w:rsidRDefault="00AD7870" w:rsidP="00CB2DA0">
      <w:pPr>
        <w:spacing w:line="360" w:lineRule="auto"/>
        <w:contextualSpacing/>
        <w:jc w:val="both"/>
        <w:rPr>
          <w:rFonts w:ascii="Calibri" w:hAnsi="Calibri"/>
          <w:b/>
          <w:color w:val="000000" w:themeColor="text1"/>
          <w:lang w:val="en-US"/>
        </w:rPr>
      </w:pPr>
    </w:p>
    <w:p w14:paraId="05F9396F" w14:textId="77777777" w:rsidR="004420AB" w:rsidRDefault="004420AB" w:rsidP="00CB2DA0">
      <w:pPr>
        <w:spacing w:line="360" w:lineRule="auto"/>
        <w:contextualSpacing/>
        <w:jc w:val="both"/>
        <w:rPr>
          <w:rFonts w:ascii="Calibri" w:hAnsi="Calibri"/>
          <w:b/>
          <w:color w:val="000000" w:themeColor="text1"/>
          <w:lang w:val="en-US"/>
        </w:rPr>
      </w:pPr>
    </w:p>
    <w:p w14:paraId="451D1178" w14:textId="77777777" w:rsidR="004420AB" w:rsidRDefault="004420AB" w:rsidP="00CB2DA0">
      <w:pPr>
        <w:spacing w:line="360" w:lineRule="auto"/>
        <w:contextualSpacing/>
        <w:jc w:val="both"/>
        <w:rPr>
          <w:rFonts w:ascii="Calibri" w:hAnsi="Calibri"/>
          <w:b/>
          <w:color w:val="000000" w:themeColor="text1"/>
          <w:lang w:val="en-US"/>
        </w:rPr>
      </w:pPr>
    </w:p>
    <w:p w14:paraId="221F212A" w14:textId="77777777" w:rsidR="004E08BC" w:rsidRPr="00DF1879" w:rsidRDefault="004E08BC" w:rsidP="004E08BC">
      <w:pPr>
        <w:rPr>
          <w:rFonts w:eastAsia="Times New Roman"/>
          <w:lang w:val="en-US"/>
        </w:rPr>
      </w:pPr>
      <w:r>
        <w:rPr>
          <w:rFonts w:ascii="Calibri" w:hAnsi="Calibri"/>
          <w:b/>
          <w:color w:val="000000" w:themeColor="text1"/>
          <w:lang w:val="en-US"/>
        </w:rPr>
        <w:lastRenderedPageBreak/>
        <w:t xml:space="preserve">Breiman2001: </w:t>
      </w:r>
      <w:r w:rsidRPr="004E08BC">
        <w:rPr>
          <w:rFonts w:ascii="Arial" w:eastAsia="Times New Roman" w:hAnsi="Arial" w:cs="Arial"/>
          <w:b/>
          <w:bCs/>
          <w:color w:val="222222"/>
          <w:sz w:val="21"/>
          <w:szCs w:val="21"/>
          <w:shd w:val="clear" w:color="auto" w:fill="FFFFFF"/>
          <w:lang w:val="en-US"/>
        </w:rPr>
        <w:t xml:space="preserve">what meaning can one give to statements that “variable X is important or not </w:t>
      </w:r>
      <w:proofErr w:type="spellStart"/>
      <w:r w:rsidRPr="004E08BC">
        <w:rPr>
          <w:rFonts w:ascii="Arial" w:eastAsia="Times New Roman" w:hAnsi="Arial" w:cs="Arial"/>
          <w:b/>
          <w:bCs/>
          <w:color w:val="222222"/>
          <w:sz w:val="21"/>
          <w:szCs w:val="21"/>
          <w:shd w:val="clear" w:color="auto" w:fill="FFFFFF"/>
          <w:lang w:val="en-US"/>
        </w:rPr>
        <w:t>impor</w:t>
      </w:r>
      <w:proofErr w:type="spellEnd"/>
      <w:r w:rsidRPr="004E08BC">
        <w:rPr>
          <w:rFonts w:ascii="Arial" w:eastAsia="Times New Roman" w:hAnsi="Arial" w:cs="Arial"/>
          <w:b/>
          <w:bCs/>
          <w:color w:val="222222"/>
          <w:sz w:val="21"/>
          <w:szCs w:val="21"/>
          <w:shd w:val="clear" w:color="auto" w:fill="FFFFFF"/>
          <w:lang w:val="en-US"/>
        </w:rPr>
        <w:t xml:space="preserve">- </w:t>
      </w:r>
      <w:proofErr w:type="spellStart"/>
      <w:r w:rsidRPr="004E08BC">
        <w:rPr>
          <w:rFonts w:ascii="Arial" w:eastAsia="Times New Roman" w:hAnsi="Arial" w:cs="Arial"/>
          <w:b/>
          <w:bCs/>
          <w:color w:val="222222"/>
          <w:sz w:val="21"/>
          <w:szCs w:val="21"/>
          <w:shd w:val="clear" w:color="auto" w:fill="FFFFFF"/>
          <w:lang w:val="en-US"/>
        </w:rPr>
        <w:t>tant</w:t>
      </w:r>
      <w:proofErr w:type="spellEnd"/>
      <w:r w:rsidRPr="004E08BC">
        <w:rPr>
          <w:rFonts w:ascii="Arial" w:eastAsia="Times New Roman" w:hAnsi="Arial" w:cs="Arial"/>
          <w:b/>
          <w:bCs/>
          <w:color w:val="222222"/>
          <w:sz w:val="21"/>
          <w:szCs w:val="21"/>
          <w:shd w:val="clear" w:color="auto" w:fill="FFFFFF"/>
          <w:lang w:val="en-US"/>
        </w:rPr>
        <w:t>.” This has puzzled me on and off for quite a while… variable importance has always been defined operationally. My definition of variable importance is based on prediction. A variable might be considered important if deleting it seriously affects prediction accuracy.  </w:t>
      </w:r>
      <w:r w:rsidRPr="00DF1879">
        <w:rPr>
          <w:rFonts w:ascii="Arial" w:eastAsia="Times New Roman" w:hAnsi="Arial" w:cs="Arial"/>
          <w:b/>
          <w:bCs/>
          <w:color w:val="222222"/>
          <w:sz w:val="21"/>
          <w:szCs w:val="21"/>
          <w:shd w:val="clear" w:color="auto" w:fill="FFFFFF"/>
          <w:lang w:val="en-US"/>
        </w:rPr>
        <w:t xml:space="preserve">“Importance” does not yet have a satisfactory the- </w:t>
      </w:r>
      <w:proofErr w:type="spellStart"/>
      <w:r w:rsidRPr="00DF1879">
        <w:rPr>
          <w:rFonts w:ascii="Arial" w:eastAsia="Times New Roman" w:hAnsi="Arial" w:cs="Arial"/>
          <w:b/>
          <w:bCs/>
          <w:color w:val="222222"/>
          <w:sz w:val="21"/>
          <w:szCs w:val="21"/>
          <w:shd w:val="clear" w:color="auto" w:fill="FFFFFF"/>
          <w:lang w:val="en-US"/>
        </w:rPr>
        <w:t>oretical</w:t>
      </w:r>
      <w:proofErr w:type="spellEnd"/>
      <w:r w:rsidRPr="00DF1879">
        <w:rPr>
          <w:rFonts w:ascii="Arial" w:eastAsia="Times New Roman" w:hAnsi="Arial" w:cs="Arial"/>
          <w:b/>
          <w:bCs/>
          <w:color w:val="222222"/>
          <w:sz w:val="21"/>
          <w:szCs w:val="21"/>
          <w:shd w:val="clear" w:color="auto" w:fill="FFFFFF"/>
          <w:lang w:val="en-US"/>
        </w:rPr>
        <w:t xml:space="preserve"> definition</w:t>
      </w:r>
    </w:p>
    <w:p w14:paraId="6BF55CBE" w14:textId="69C79042" w:rsidR="004E08BC" w:rsidRDefault="004E08BC" w:rsidP="00CB2DA0">
      <w:pPr>
        <w:spacing w:line="360" w:lineRule="auto"/>
        <w:contextualSpacing/>
        <w:jc w:val="both"/>
        <w:rPr>
          <w:rFonts w:ascii="Calibri" w:hAnsi="Calibri"/>
          <w:b/>
          <w:color w:val="000000" w:themeColor="text1"/>
          <w:lang w:val="en-US"/>
        </w:rPr>
      </w:pPr>
    </w:p>
    <w:p w14:paraId="1F47FA89" w14:textId="79291E9E" w:rsidR="004E08BC" w:rsidRDefault="00BA1CFB" w:rsidP="00CB2DA0">
      <w:pPr>
        <w:spacing w:line="360" w:lineRule="auto"/>
        <w:contextualSpacing/>
        <w:jc w:val="both"/>
        <w:rPr>
          <w:rFonts w:ascii="Calibri" w:hAnsi="Calibri"/>
          <w:b/>
          <w:color w:val="000000" w:themeColor="text1"/>
          <w:lang w:val="en-US"/>
        </w:rPr>
      </w:pPr>
      <w:r w:rsidRPr="00E263B2">
        <w:rPr>
          <w:rFonts w:ascii="Calibri" w:hAnsi="Calibri"/>
          <w:color w:val="000000" w:themeColor="text1"/>
          <w:sz w:val="22"/>
          <w:szCs w:val="22"/>
          <w:lang w:val="en-US"/>
        </w:rPr>
        <w:t xml:space="preserve">This statistical goal is in many cases incompatible with the pragmatic wish to somewhat blindly exploit the quantifiable consequences of brain pathophysiology to achieve most accurate </w:t>
      </w:r>
      <w:r w:rsidRPr="00E263B2">
        <w:rPr>
          <w:rFonts w:ascii="Calibri" w:hAnsi="Calibri"/>
          <w:i/>
          <w:color w:val="000000" w:themeColor="text1"/>
          <w:sz w:val="22"/>
          <w:szCs w:val="22"/>
          <w:lang w:val="en-US"/>
        </w:rPr>
        <w:t xml:space="preserve">predictions </w:t>
      </w:r>
      <w:r w:rsidRPr="00E263B2">
        <w:rPr>
          <w:rFonts w:ascii="Calibri" w:hAnsi="Calibri"/>
          <w:color w:val="000000" w:themeColor="text1"/>
          <w:sz w:val="22"/>
          <w:szCs w:val="22"/>
          <w:lang w:val="en-US"/>
        </w:rPr>
        <w:t xml:space="preserve">about the future of individuals based on diverse and rich biological information. Appreciation of this </w:t>
      </w:r>
      <w:r w:rsidRPr="00E263B2">
        <w:rPr>
          <w:rFonts w:ascii="Calibri" w:hAnsi="Calibri"/>
          <w:i/>
          <w:color w:val="000000" w:themeColor="text1"/>
          <w:sz w:val="22"/>
          <w:szCs w:val="22"/>
          <w:lang w:val="en-US"/>
        </w:rPr>
        <w:t>inference-prediction divergence</w:t>
      </w:r>
      <w:r w:rsidRPr="00E263B2">
        <w:rPr>
          <w:rFonts w:ascii="Calibri" w:hAnsi="Calibri"/>
          <w:color w:val="000000" w:themeColor="text1"/>
          <w:sz w:val="22"/>
          <w:szCs w:val="22"/>
          <w:lang w:val="en-US"/>
        </w:rPr>
        <w:t xml:space="preserve"> will probably be a necessary milestone in personalized medicine</w:t>
      </w:r>
      <w:r>
        <w:rPr>
          <w:rFonts w:ascii="Calibri" w:hAnsi="Calibri"/>
          <w:color w:val="000000" w:themeColor="text1"/>
          <w:sz w:val="22"/>
          <w:szCs w:val="22"/>
          <w:lang w:val="en-US"/>
        </w:rPr>
        <w:t xml:space="preserve"> </w:t>
      </w:r>
      <w:r w:rsidRPr="00E263B2">
        <w:rPr>
          <w:rFonts w:ascii="Calibri" w:hAnsi="Calibri"/>
          <w:color w:val="000000" w:themeColor="text1"/>
          <w:sz w:val="22"/>
          <w:szCs w:val="22"/>
          <w:lang w:val="en-US"/>
        </w:rPr>
        <w:t>research, which will ultimately benefit the well-being of suffering psychiatric patients.</w:t>
      </w:r>
    </w:p>
    <w:p w14:paraId="3EF3E334" w14:textId="77777777" w:rsidR="004E08BC" w:rsidRDefault="004E08BC" w:rsidP="00CB2DA0">
      <w:pPr>
        <w:spacing w:line="360" w:lineRule="auto"/>
        <w:contextualSpacing/>
        <w:jc w:val="both"/>
        <w:rPr>
          <w:rFonts w:ascii="Calibri" w:hAnsi="Calibri"/>
          <w:b/>
          <w:color w:val="000000" w:themeColor="text1"/>
          <w:lang w:val="en-US"/>
        </w:rPr>
      </w:pPr>
    </w:p>
    <w:p w14:paraId="2D60173C" w14:textId="77777777" w:rsidR="004E08BC" w:rsidRDefault="004E08BC" w:rsidP="00CB2DA0">
      <w:pPr>
        <w:spacing w:line="360" w:lineRule="auto"/>
        <w:contextualSpacing/>
        <w:jc w:val="both"/>
        <w:rPr>
          <w:rFonts w:ascii="Calibri" w:hAnsi="Calibri"/>
          <w:b/>
          <w:color w:val="000000" w:themeColor="text1"/>
          <w:lang w:val="en-US"/>
        </w:rPr>
      </w:pPr>
    </w:p>
    <w:p w14:paraId="5A682E5D" w14:textId="77777777" w:rsidR="004E08BC" w:rsidRDefault="004E08BC" w:rsidP="00CB2DA0">
      <w:pPr>
        <w:spacing w:line="360" w:lineRule="auto"/>
        <w:contextualSpacing/>
        <w:jc w:val="both"/>
        <w:rPr>
          <w:rFonts w:ascii="Calibri" w:hAnsi="Calibri"/>
          <w:b/>
          <w:color w:val="000000" w:themeColor="text1"/>
          <w:lang w:val="en-US"/>
        </w:rPr>
      </w:pPr>
    </w:p>
    <w:p w14:paraId="1373803D" w14:textId="77777777" w:rsidR="004420AB" w:rsidRDefault="004420AB" w:rsidP="00CB2DA0">
      <w:pPr>
        <w:spacing w:line="360" w:lineRule="auto"/>
        <w:contextualSpacing/>
        <w:jc w:val="both"/>
        <w:rPr>
          <w:rFonts w:ascii="Calibri" w:hAnsi="Calibri"/>
          <w:b/>
          <w:color w:val="000000" w:themeColor="text1"/>
          <w:lang w:val="en-US"/>
        </w:rPr>
      </w:pPr>
    </w:p>
    <w:p w14:paraId="510B650C" w14:textId="3D3062BD" w:rsidR="004420AB" w:rsidRDefault="004420AB"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t>Conclusion</w:t>
      </w:r>
    </w:p>
    <w:p w14:paraId="0448BD49" w14:textId="1FBDCC65" w:rsidR="004420AB" w:rsidRDefault="006B5E70" w:rsidP="004420AB">
      <w:pPr>
        <w:rPr>
          <w:rFonts w:ascii="Arial" w:eastAsia="Times New Roman" w:hAnsi="Arial" w:cs="Arial"/>
          <w:color w:val="222222"/>
          <w:shd w:val="clear" w:color="auto" w:fill="FFFFFF"/>
          <w:lang w:val="en-US"/>
        </w:rPr>
      </w:pPr>
      <w:r>
        <w:rPr>
          <w:rFonts w:ascii="Arial" w:eastAsia="Times New Roman" w:hAnsi="Arial" w:cs="Arial"/>
          <w:color w:val="222222"/>
          <w:shd w:val="clear" w:color="auto" w:fill="FFFFFF"/>
          <w:lang w:val="en-US"/>
        </w:rPr>
        <w:t xml:space="preserve">Rivalry between Babylonian and Greek </w:t>
      </w:r>
      <w:proofErr w:type="spellStart"/>
      <w:r>
        <w:rPr>
          <w:rFonts w:ascii="Arial" w:eastAsia="Times New Roman" w:hAnsi="Arial" w:cs="Arial"/>
          <w:color w:val="222222"/>
          <w:shd w:val="clear" w:color="auto" w:fill="FFFFFF"/>
          <w:lang w:val="en-US"/>
        </w:rPr>
        <w:t>scienctist</w:t>
      </w:r>
      <w:proofErr w:type="spellEnd"/>
      <w:r>
        <w:rPr>
          <w:rFonts w:ascii="Arial" w:eastAsia="Times New Roman" w:hAnsi="Arial" w:cs="Arial"/>
          <w:color w:val="222222"/>
          <w:shd w:val="clear" w:color="auto" w:fill="FFFFFF"/>
          <w:lang w:val="en-US"/>
        </w:rPr>
        <w:t xml:space="preserve"> -&gt; Judea Pearl</w:t>
      </w:r>
    </w:p>
    <w:p w14:paraId="2AA134F6" w14:textId="77777777" w:rsidR="006B5E70" w:rsidRDefault="006B5E70" w:rsidP="00EE4BBC">
      <w:pPr>
        <w:rPr>
          <w:rFonts w:eastAsia="Times New Roman"/>
          <w:lang w:val="en-US"/>
        </w:rPr>
      </w:pPr>
    </w:p>
    <w:p w14:paraId="5D7FDDB7" w14:textId="77777777" w:rsidR="00EE4BBC" w:rsidRDefault="00EE4BBC" w:rsidP="00EE4BBC">
      <w:pPr>
        <w:rPr>
          <w:rFonts w:eastAsia="Times New Roman"/>
          <w:lang w:val="en-US"/>
        </w:rPr>
      </w:pPr>
      <w:r>
        <w:rPr>
          <w:rFonts w:eastAsia="Times New Roman"/>
          <w:lang w:val="en-US"/>
        </w:rPr>
        <w:t xml:space="preserve">Many </w:t>
      </w:r>
      <w:proofErr w:type="spellStart"/>
      <w:r>
        <w:rPr>
          <w:rFonts w:eastAsia="Times New Roman"/>
          <w:lang w:val="en-US"/>
        </w:rPr>
        <w:t>modelliung</w:t>
      </w:r>
      <w:proofErr w:type="spellEnd"/>
      <w:r>
        <w:rPr>
          <w:rFonts w:eastAsia="Times New Roman"/>
          <w:lang w:val="en-US"/>
        </w:rPr>
        <w:t xml:space="preserve"> tools for inference are rooted in the first half of the 20</w:t>
      </w:r>
      <w:r w:rsidRPr="00863522">
        <w:rPr>
          <w:rFonts w:eastAsia="Times New Roman"/>
          <w:vertAlign w:val="superscript"/>
          <w:lang w:val="en-US"/>
        </w:rPr>
        <w:t>th</w:t>
      </w:r>
      <w:r>
        <w:rPr>
          <w:rFonts w:eastAsia="Times New Roman"/>
          <w:lang w:val="en-US"/>
        </w:rPr>
        <w:t xml:space="preserve"> century</w:t>
      </w:r>
    </w:p>
    <w:p w14:paraId="2C9EB6B8" w14:textId="77777777" w:rsidR="003A1B6C" w:rsidRDefault="003A1B6C" w:rsidP="00EE4BBC">
      <w:pPr>
        <w:rPr>
          <w:rFonts w:eastAsia="Times New Roman"/>
          <w:lang w:val="en-US"/>
        </w:rPr>
      </w:pPr>
    </w:p>
    <w:p w14:paraId="26EF836A" w14:textId="18A83218" w:rsidR="003A1B6C" w:rsidRPr="003A1B6C" w:rsidRDefault="003A1B6C" w:rsidP="003A1B6C">
      <w:pPr>
        <w:widowControl w:val="0"/>
        <w:autoSpaceDE w:val="0"/>
        <w:autoSpaceDN w:val="0"/>
        <w:adjustRightInd w:val="0"/>
        <w:spacing w:line="280" w:lineRule="atLeast"/>
        <w:rPr>
          <w:rFonts w:ascii="Arial" w:hAnsi="Arial" w:cs="Arial"/>
          <w:color w:val="000000"/>
          <w:lang w:val="en-US" w:eastAsia="en-US"/>
        </w:rPr>
      </w:pPr>
      <w:r>
        <w:rPr>
          <w:rFonts w:ascii="Arial" w:hAnsi="Arial" w:cs="Arial"/>
          <w:b/>
          <w:bCs/>
          <w:color w:val="000000"/>
          <w:lang w:val="en-US" w:eastAsia="en-US"/>
        </w:rPr>
        <w:t>A core conviction</w:t>
      </w:r>
      <w:r w:rsidRPr="003A1B6C">
        <w:rPr>
          <w:rFonts w:ascii="Arial" w:hAnsi="Arial" w:cs="Arial"/>
          <w:b/>
          <w:bCs/>
          <w:color w:val="000000"/>
          <w:lang w:val="en-US" w:eastAsia="en-US"/>
        </w:rPr>
        <w:t xml:space="preserve"> of classical stats is that: inference is more important than prediction</w:t>
      </w:r>
    </w:p>
    <w:p w14:paraId="4D914C9A" w14:textId="1991AFA1" w:rsidR="003A1B6C" w:rsidRPr="003A1B6C" w:rsidRDefault="003A1B6C" w:rsidP="003A1B6C">
      <w:pPr>
        <w:widowControl w:val="0"/>
        <w:autoSpaceDE w:val="0"/>
        <w:autoSpaceDN w:val="0"/>
        <w:adjustRightInd w:val="0"/>
        <w:spacing w:line="280" w:lineRule="atLeast"/>
        <w:rPr>
          <w:rFonts w:ascii="Arial" w:hAnsi="Arial" w:cs="Arial"/>
          <w:color w:val="000000"/>
          <w:lang w:val="en-US" w:eastAsia="en-US"/>
        </w:rPr>
      </w:pPr>
      <w:r>
        <w:rPr>
          <w:rFonts w:ascii="Arial" w:hAnsi="Arial" w:cs="Arial"/>
          <w:b/>
          <w:bCs/>
          <w:color w:val="000000"/>
          <w:lang w:val="en-US" w:eastAsia="en-US"/>
        </w:rPr>
        <w:t>A core conviction</w:t>
      </w:r>
      <w:r w:rsidRPr="003A1B6C">
        <w:rPr>
          <w:rFonts w:ascii="Arial" w:hAnsi="Arial" w:cs="Arial"/>
          <w:b/>
          <w:bCs/>
          <w:color w:val="000000"/>
          <w:lang w:val="en-US" w:eastAsia="en-US"/>
        </w:rPr>
        <w:t xml:space="preserve"> of ml is that: prediction is more important than inference!</w:t>
      </w:r>
    </w:p>
    <w:p w14:paraId="5FD48E21" w14:textId="77777777" w:rsidR="003A1B6C" w:rsidRDefault="003A1B6C" w:rsidP="00EE4BBC">
      <w:pPr>
        <w:rPr>
          <w:rFonts w:eastAsia="Times New Roman"/>
          <w:lang w:val="en-US"/>
        </w:rPr>
      </w:pPr>
    </w:p>
    <w:p w14:paraId="07F04F41" w14:textId="77777777" w:rsidR="00EE4BBC" w:rsidRDefault="00EE4BBC" w:rsidP="004420AB">
      <w:pPr>
        <w:rPr>
          <w:rFonts w:ascii="Arial" w:eastAsia="Times New Roman" w:hAnsi="Arial" w:cs="Arial"/>
          <w:color w:val="222222"/>
          <w:shd w:val="clear" w:color="auto" w:fill="FFFFFF"/>
          <w:lang w:val="en-US"/>
        </w:rPr>
      </w:pPr>
    </w:p>
    <w:p w14:paraId="291D20CB" w14:textId="77777777" w:rsidR="00EE4BBC" w:rsidRDefault="00EE4BBC" w:rsidP="004420AB">
      <w:pPr>
        <w:rPr>
          <w:rFonts w:ascii="Arial" w:eastAsia="Times New Roman" w:hAnsi="Arial" w:cs="Arial"/>
          <w:color w:val="222222"/>
          <w:shd w:val="clear" w:color="auto" w:fill="FFFFFF"/>
          <w:lang w:val="en-US"/>
        </w:rPr>
      </w:pPr>
    </w:p>
    <w:p w14:paraId="75A64D4C" w14:textId="77777777" w:rsidR="00EE4BBC" w:rsidRDefault="00EE4BBC" w:rsidP="004420AB">
      <w:pPr>
        <w:rPr>
          <w:rFonts w:ascii="Arial" w:eastAsia="Times New Roman" w:hAnsi="Arial" w:cs="Arial"/>
          <w:color w:val="222222"/>
          <w:shd w:val="clear" w:color="auto" w:fill="FFFFFF"/>
          <w:lang w:val="en-US"/>
        </w:rPr>
      </w:pPr>
    </w:p>
    <w:p w14:paraId="0B54224C" w14:textId="1C3C8671" w:rsidR="004420AB" w:rsidRDefault="00EE4BBC" w:rsidP="004420AB">
      <w:pPr>
        <w:rPr>
          <w:rFonts w:eastAsia="Times New Roman"/>
          <w:lang w:val="en-US"/>
        </w:rPr>
      </w:pPr>
      <w:r>
        <w:rPr>
          <w:rFonts w:ascii="Arial" w:eastAsia="Times New Roman" w:hAnsi="Arial" w:cs="Arial"/>
          <w:color w:val="222222"/>
          <w:shd w:val="clear" w:color="auto" w:fill="FFFFFF"/>
          <w:lang w:val="en-US"/>
        </w:rPr>
        <w:t xml:space="preserve">Ultimately, the statistical goals of </w:t>
      </w:r>
      <w:r w:rsidR="004420AB" w:rsidRPr="004420AB">
        <w:rPr>
          <w:rFonts w:ascii="Arial" w:eastAsia="Times New Roman" w:hAnsi="Arial" w:cs="Arial"/>
          <w:color w:val="222222"/>
          <w:shd w:val="clear" w:color="auto" w:fill="FFFFFF"/>
          <w:lang w:val="en-US"/>
        </w:rPr>
        <w:t>inf</w:t>
      </w:r>
      <w:r>
        <w:rPr>
          <w:rFonts w:ascii="Arial" w:eastAsia="Times New Roman" w:hAnsi="Arial" w:cs="Arial"/>
          <w:color w:val="222222"/>
          <w:shd w:val="clear" w:color="auto" w:fill="FFFFFF"/>
          <w:lang w:val="en-US"/>
        </w:rPr>
        <w:t>erence</w:t>
      </w:r>
      <w:r w:rsidR="004420AB" w:rsidRPr="004420AB">
        <w:rPr>
          <w:rFonts w:ascii="Arial" w:eastAsia="Times New Roman" w:hAnsi="Arial" w:cs="Arial"/>
          <w:color w:val="222222"/>
          <w:shd w:val="clear" w:color="auto" w:fill="FFFFFF"/>
          <w:lang w:val="en-US"/>
        </w:rPr>
        <w:t xml:space="preserve"> and pred</w:t>
      </w:r>
      <w:r>
        <w:rPr>
          <w:rFonts w:ascii="Arial" w:eastAsia="Times New Roman" w:hAnsi="Arial" w:cs="Arial"/>
          <w:color w:val="222222"/>
          <w:shd w:val="clear" w:color="auto" w:fill="FFFFFF"/>
          <w:lang w:val="en-US"/>
        </w:rPr>
        <w:t>ictions</w:t>
      </w:r>
      <w:r w:rsidR="004420AB" w:rsidRPr="004420AB">
        <w:rPr>
          <w:rFonts w:ascii="Arial" w:eastAsia="Times New Roman" w:hAnsi="Arial" w:cs="Arial"/>
          <w:color w:val="222222"/>
          <w:shd w:val="clear" w:color="auto" w:fill="FFFFFF"/>
          <w:lang w:val="en-US"/>
        </w:rPr>
        <w:t xml:space="preserve"> are related cousins but they are not twins</w:t>
      </w:r>
      <w:r w:rsidR="004420AB">
        <w:rPr>
          <w:rFonts w:ascii="Arial" w:eastAsia="Times New Roman" w:hAnsi="Arial" w:cs="Arial"/>
          <w:color w:val="222222"/>
          <w:shd w:val="clear" w:color="auto" w:fill="FFFFFF"/>
          <w:lang w:val="en-US"/>
        </w:rPr>
        <w:t xml:space="preserve"> </w:t>
      </w:r>
      <w:r w:rsidR="004C6FB4">
        <w:rPr>
          <w:rFonts w:eastAsia="Times New Roman"/>
          <w:lang w:val="en-US"/>
        </w:rPr>
        <w:fldChar w:fldCharType="begin"/>
      </w:r>
      <w:r w:rsidR="004C6FB4">
        <w:rPr>
          <w:rFonts w:eastAsia="Times New Roman"/>
          <w:lang w:val="en-US"/>
        </w:rPr>
        <w:instrText xml:space="preserve"> ADDIN EN.CITE &lt;EndNote&gt;&lt;Cite&gt;&lt;Author&gt;Efron&lt;/Author&gt;&lt;Year&gt;2016&lt;/Year&gt;&lt;RecNum&gt;6362&lt;/RecNum&gt;&lt;DisplayText&gt;(1)&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4C6FB4">
        <w:rPr>
          <w:rFonts w:eastAsia="Times New Roman"/>
          <w:lang w:val="en-US"/>
        </w:rPr>
        <w:fldChar w:fldCharType="separate"/>
      </w:r>
      <w:r w:rsidR="004C6FB4">
        <w:rPr>
          <w:rFonts w:eastAsia="Times New Roman"/>
          <w:noProof/>
          <w:lang w:val="en-US"/>
        </w:rPr>
        <w:t>(</w:t>
      </w:r>
      <w:hyperlink w:anchor="_ENREF_1" w:tooltip="Efron, 2016 #6362" w:history="1">
        <w:r w:rsidR="00655343">
          <w:rPr>
            <w:rFonts w:eastAsia="Times New Roman"/>
            <w:noProof/>
            <w:lang w:val="en-US"/>
          </w:rPr>
          <w:t>1</w:t>
        </w:r>
      </w:hyperlink>
      <w:r w:rsidR="004C6FB4">
        <w:rPr>
          <w:rFonts w:eastAsia="Times New Roman"/>
          <w:noProof/>
          <w:lang w:val="en-US"/>
        </w:rPr>
        <w:t>)</w:t>
      </w:r>
      <w:r w:rsidR="004C6FB4">
        <w:rPr>
          <w:rFonts w:eastAsia="Times New Roman"/>
          <w:lang w:val="en-US"/>
        </w:rPr>
        <w:fldChar w:fldCharType="end"/>
      </w:r>
    </w:p>
    <w:p w14:paraId="28350038" w14:textId="77777777" w:rsidR="00863522" w:rsidRDefault="00863522" w:rsidP="004420AB">
      <w:pPr>
        <w:rPr>
          <w:rFonts w:eastAsia="Times New Roman"/>
          <w:lang w:val="en-US"/>
        </w:rPr>
      </w:pPr>
    </w:p>
    <w:p w14:paraId="0B83FA63" w14:textId="77777777" w:rsidR="00863522" w:rsidRPr="004420AB" w:rsidRDefault="00863522" w:rsidP="004420AB">
      <w:pPr>
        <w:rPr>
          <w:rFonts w:eastAsia="Times New Roman"/>
          <w:lang w:val="en-US"/>
        </w:rPr>
      </w:pPr>
    </w:p>
    <w:p w14:paraId="073400A3" w14:textId="77777777" w:rsidR="004420AB" w:rsidRDefault="004420AB" w:rsidP="00CB2DA0">
      <w:pPr>
        <w:spacing w:line="360" w:lineRule="auto"/>
        <w:contextualSpacing/>
        <w:jc w:val="both"/>
        <w:rPr>
          <w:rFonts w:ascii="Calibri" w:hAnsi="Calibri"/>
          <w:b/>
          <w:color w:val="000000" w:themeColor="text1"/>
          <w:lang w:val="en-US"/>
        </w:rPr>
      </w:pPr>
    </w:p>
    <w:p w14:paraId="35B466BF" w14:textId="77777777" w:rsidR="004420AB" w:rsidRDefault="004420AB" w:rsidP="00CB2DA0">
      <w:pPr>
        <w:spacing w:line="360" w:lineRule="auto"/>
        <w:contextualSpacing/>
        <w:jc w:val="both"/>
        <w:rPr>
          <w:rFonts w:ascii="Calibri" w:hAnsi="Calibri"/>
          <w:b/>
          <w:color w:val="000000" w:themeColor="text1"/>
          <w:lang w:val="en-US"/>
        </w:rPr>
      </w:pPr>
    </w:p>
    <w:p w14:paraId="64D67C82" w14:textId="77777777" w:rsidR="004420AB" w:rsidRDefault="004420AB" w:rsidP="00CB2DA0">
      <w:pPr>
        <w:spacing w:line="360" w:lineRule="auto"/>
        <w:contextualSpacing/>
        <w:jc w:val="both"/>
        <w:rPr>
          <w:rFonts w:ascii="Calibri" w:hAnsi="Calibri"/>
          <w:b/>
          <w:color w:val="000000" w:themeColor="text1"/>
          <w:lang w:val="en-US"/>
        </w:rPr>
      </w:pPr>
    </w:p>
    <w:p w14:paraId="71093119" w14:textId="77777777" w:rsidR="004420AB" w:rsidRDefault="004420AB" w:rsidP="00CB2DA0">
      <w:pPr>
        <w:spacing w:line="360" w:lineRule="auto"/>
        <w:contextualSpacing/>
        <w:jc w:val="both"/>
        <w:rPr>
          <w:rFonts w:ascii="Calibri" w:hAnsi="Calibri"/>
          <w:b/>
          <w:color w:val="000000" w:themeColor="text1"/>
          <w:lang w:val="en-US"/>
        </w:rPr>
      </w:pPr>
    </w:p>
    <w:p w14:paraId="08AD7BA7" w14:textId="77777777" w:rsidR="004420AB" w:rsidRPr="00051DC0" w:rsidRDefault="004420AB" w:rsidP="00CB2DA0">
      <w:pPr>
        <w:spacing w:line="360" w:lineRule="auto"/>
        <w:contextualSpacing/>
        <w:jc w:val="both"/>
        <w:rPr>
          <w:rFonts w:ascii="Calibri" w:hAnsi="Calibri"/>
          <w:b/>
          <w:color w:val="000000" w:themeColor="text1"/>
          <w:lang w:val="en-US"/>
        </w:rPr>
      </w:pP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0D2C0A73" w14:textId="3F83B370" w:rsidR="008C70ED" w:rsidRDefault="00C17975" w:rsidP="005436EF">
      <w:pPr>
        <w:contextualSpacing/>
        <w:jc w:val="both"/>
        <w:rPr>
          <w:b/>
          <w:color w:val="000000" w:themeColor="text1"/>
          <w:lang w:val="en-US"/>
        </w:rPr>
      </w:pPr>
      <w:r w:rsidRPr="00051DC0">
        <w:rPr>
          <w:b/>
          <w:color w:val="000000" w:themeColor="text1"/>
          <w:lang w:val="en-US"/>
        </w:rPr>
        <w:t xml:space="preserve"> </w:t>
      </w:r>
      <w:r w:rsidR="00AD4226" w:rsidRPr="00051DC0">
        <w:rPr>
          <w:b/>
          <w:color w:val="000000" w:themeColor="text1"/>
          <w:lang w:val="en-US"/>
        </w:rPr>
        <w:br w:type="column"/>
      </w:r>
    </w:p>
    <w:p w14:paraId="793DFD5F" w14:textId="77777777" w:rsidR="004420AB" w:rsidRDefault="004420AB" w:rsidP="005436EF">
      <w:pPr>
        <w:contextualSpacing/>
        <w:jc w:val="both"/>
        <w:rPr>
          <w:b/>
          <w:color w:val="000000" w:themeColor="text1"/>
          <w:lang w:val="en-US"/>
        </w:rPr>
      </w:pPr>
    </w:p>
    <w:p w14:paraId="5A2E27BC" w14:textId="77777777" w:rsidR="004420AB" w:rsidRDefault="004420AB" w:rsidP="005436EF">
      <w:pPr>
        <w:contextualSpacing/>
        <w:jc w:val="both"/>
        <w:rPr>
          <w:b/>
          <w:color w:val="000000" w:themeColor="text1"/>
          <w:lang w:val="en-US"/>
        </w:rPr>
      </w:pPr>
    </w:p>
    <w:p w14:paraId="37B74BD0" w14:textId="77777777" w:rsidR="004420AB" w:rsidRPr="00051DC0" w:rsidRDefault="004420AB" w:rsidP="005436EF">
      <w:pPr>
        <w:contextualSpacing/>
        <w:jc w:val="both"/>
        <w:rPr>
          <w:rFonts w:ascii="Calibri" w:hAnsi="Calibri" w:cs="Times"/>
          <w:color w:val="000000" w:themeColor="text1"/>
          <w:lang w:val="en-US"/>
        </w:rPr>
      </w:pPr>
    </w:p>
    <w:p w14:paraId="31755FEE" w14:textId="77777777" w:rsidR="00503EB4" w:rsidRPr="00051DC0" w:rsidRDefault="00503EB4" w:rsidP="00503EB4">
      <w:pPr>
        <w:widowControl w:val="0"/>
        <w:autoSpaceDE w:val="0"/>
        <w:autoSpaceDN w:val="0"/>
        <w:adjustRightInd w:val="0"/>
        <w:spacing w:after="240" w:line="260" w:lineRule="atLeast"/>
        <w:rPr>
          <w:rFonts w:ascii="Calibri" w:hAnsi="Calibri" w:cs="Times"/>
          <w:b/>
          <w:color w:val="000000" w:themeColor="text1"/>
          <w:lang w:val="en-US"/>
        </w:rPr>
      </w:pPr>
      <w:r w:rsidRPr="00051DC0">
        <w:rPr>
          <w:rFonts w:ascii="Calibri" w:hAnsi="Calibri" w:cs="Times"/>
          <w:b/>
          <w:color w:val="000000" w:themeColor="text1"/>
          <w:lang w:val="en-US"/>
        </w:rPr>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w:t>
      </w:r>
      <w:proofErr w:type="spellStart"/>
      <w:r w:rsidRPr="00051DC0">
        <w:rPr>
          <w:rFonts w:ascii="Calibri" w:hAnsi="Calibri" w:cs="Times"/>
          <w:color w:val="000000" w:themeColor="text1"/>
          <w:lang w:val="en-US"/>
        </w:rPr>
        <w:t>Forschungsgemeinschaft</w:t>
      </w:r>
      <w:proofErr w:type="spellEnd"/>
      <w:r w:rsidRPr="00051DC0">
        <w:rPr>
          <w:rFonts w:ascii="Calibri" w:hAnsi="Calibri" w:cs="Times"/>
          <w:color w:val="000000" w:themeColor="text1"/>
          <w:lang w:val="en-US"/>
        </w:rPr>
        <w:t xml:space="preserve">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A23ED84" w14:textId="4C67FDE3" w:rsidR="00453A1E" w:rsidRDefault="00453A1E" w:rsidP="001F4D93">
      <w:pPr>
        <w:spacing w:line="360" w:lineRule="auto"/>
        <w:jc w:val="both"/>
        <w:rPr>
          <w:rFonts w:asciiTheme="minorHAnsi" w:hAnsiTheme="minorHAnsi"/>
          <w:color w:val="000000" w:themeColor="text1"/>
        </w:rPr>
      </w:pPr>
      <w:r>
        <w:rPr>
          <w:rFonts w:ascii="Calibri" w:hAnsi="Calibri"/>
          <w:b/>
          <w:color w:val="000000" w:themeColor="text1"/>
          <w:lang w:val="en-US"/>
        </w:rPr>
        <w:br w:type="column"/>
      </w:r>
    </w:p>
    <w:p w14:paraId="123F8E73" w14:textId="77777777" w:rsidR="00893599" w:rsidRPr="00453A1E" w:rsidRDefault="00453A1E"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48771932" w14:textId="77777777" w:rsidR="002E41E2" w:rsidRDefault="002E41E2"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6E76082F" w14:textId="77777777" w:rsidR="002E41E2" w:rsidRDefault="002E41E2" w:rsidP="00893599">
      <w:pPr>
        <w:spacing w:line="360" w:lineRule="auto"/>
        <w:jc w:val="both"/>
        <w:rPr>
          <w:rFonts w:ascii="Calibri" w:hAnsi="Calibri"/>
          <w:b/>
          <w:color w:val="000000" w:themeColor="text1"/>
          <w:lang w:val="en-US"/>
        </w:rPr>
      </w:pPr>
    </w:p>
    <w:p w14:paraId="1B0F9F0D" w14:textId="6C25DC34" w:rsidR="00893599" w:rsidRDefault="002E41E2"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X</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68ABE3D7" w14:textId="572D3D7A" w:rsidR="00893599" w:rsidRPr="00051DC0" w:rsidRDefault="002E7BB9" w:rsidP="003274AE">
      <w:pPr>
        <w:spacing w:line="360" w:lineRule="auto"/>
        <w:jc w:val="both"/>
        <w:rPr>
          <w:rFonts w:ascii="Calibri" w:hAnsi="Calibri"/>
          <w:color w:val="000000" w:themeColor="text1"/>
          <w:lang w:val="en-US"/>
        </w:rPr>
      </w:pPr>
      <w:r>
        <w:rPr>
          <w:rFonts w:ascii="Calibri" w:hAnsi="Calibri"/>
          <w:b/>
          <w:color w:val="000000" w:themeColor="text1"/>
          <w:lang w:val="en-US"/>
        </w:rPr>
        <w:br w:type="column"/>
      </w:r>
    </w:p>
    <w:p w14:paraId="2550A126" w14:textId="4C83DB02" w:rsidR="00893599" w:rsidRDefault="001F4D93" w:rsidP="00893599">
      <w:pPr>
        <w:pStyle w:val="EndNoteBibliography"/>
        <w:rPr>
          <w:rFonts w:asciiTheme="minorHAnsi" w:hAnsiTheme="minorHAnsi" w:cs="Times New Roman"/>
          <w:color w:val="000000" w:themeColor="text1"/>
          <w:sz w:val="24"/>
          <w:szCs w:val="24"/>
        </w:rPr>
      </w:pPr>
      <w:r w:rsidRPr="00051DC0">
        <w:rPr>
          <w:b/>
          <w:color w:val="000000" w:themeColor="text1"/>
        </w:rPr>
        <w:t>References</w:t>
      </w:r>
    </w:p>
    <w:p w14:paraId="2142F3D1" w14:textId="77777777" w:rsidR="00893599" w:rsidRDefault="00893599" w:rsidP="00893599">
      <w:pPr>
        <w:pStyle w:val="EndNoteBibliography"/>
        <w:rPr>
          <w:rFonts w:asciiTheme="minorHAnsi" w:hAnsiTheme="minorHAnsi" w:cs="Times New Roman"/>
          <w:color w:val="000000" w:themeColor="text1"/>
          <w:sz w:val="24"/>
          <w:szCs w:val="24"/>
        </w:rPr>
      </w:pPr>
    </w:p>
    <w:p w14:paraId="42065AA0" w14:textId="5B3F7152" w:rsidR="00893599" w:rsidRPr="00A505FA" w:rsidRDefault="00893599" w:rsidP="00F056F8">
      <w:pPr>
        <w:contextualSpacing/>
        <w:jc w:val="both"/>
        <w:rPr>
          <w:rFonts w:ascii="Calibri" w:hAnsi="Calibri"/>
          <w:color w:val="000000" w:themeColor="text1"/>
          <w:lang w:val="en-US"/>
        </w:rPr>
      </w:pPr>
    </w:p>
    <w:p w14:paraId="1269B6D1" w14:textId="77777777" w:rsidR="004C6FB4" w:rsidRDefault="004C6FB4" w:rsidP="00790190">
      <w:pPr>
        <w:rPr>
          <w:rFonts w:asciiTheme="minorHAnsi" w:hAnsiTheme="minorHAnsi"/>
          <w:color w:val="000000" w:themeColor="text1"/>
          <w:lang w:val="en-US"/>
        </w:rPr>
      </w:pPr>
    </w:p>
    <w:p w14:paraId="4DAEB2A8" w14:textId="77777777" w:rsidR="004C6FB4" w:rsidRDefault="004C6FB4" w:rsidP="00790190">
      <w:pPr>
        <w:rPr>
          <w:rFonts w:asciiTheme="minorHAnsi" w:hAnsiTheme="minorHAnsi"/>
          <w:color w:val="000000" w:themeColor="text1"/>
          <w:lang w:val="en-US"/>
        </w:rPr>
      </w:pPr>
    </w:p>
    <w:p w14:paraId="2B1647B3" w14:textId="77777777" w:rsidR="00655343" w:rsidRPr="00655343" w:rsidRDefault="004C6FB4" w:rsidP="00655343">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ADDIN EN.REFLIST </w:instrText>
      </w:r>
      <w:r>
        <w:rPr>
          <w:rFonts w:asciiTheme="minorHAnsi" w:hAnsiTheme="minorHAnsi"/>
          <w:color w:val="000000" w:themeColor="text1"/>
        </w:rPr>
        <w:fldChar w:fldCharType="separate"/>
      </w:r>
      <w:bookmarkStart w:id="1" w:name="_ENREF_1"/>
      <w:r w:rsidR="00655343" w:rsidRPr="00655343">
        <w:rPr>
          <w:noProof/>
        </w:rPr>
        <w:t>1.</w:t>
      </w:r>
      <w:r w:rsidR="00655343" w:rsidRPr="00655343">
        <w:rPr>
          <w:noProof/>
        </w:rPr>
        <w:tab/>
        <w:t>Efron B, Hastie T. Computer-Age Statistical Inference: Cambridge University Press; 2016.</w:t>
      </w:r>
      <w:bookmarkEnd w:id="1"/>
    </w:p>
    <w:p w14:paraId="17AA23A1" w14:textId="77777777" w:rsidR="00655343" w:rsidRPr="00655343" w:rsidRDefault="00655343" w:rsidP="00655343">
      <w:pPr>
        <w:pStyle w:val="EndNoteBibliography"/>
        <w:spacing w:after="240"/>
        <w:rPr>
          <w:noProof/>
        </w:rPr>
      </w:pPr>
      <w:bookmarkStart w:id="2" w:name="_ENREF_2"/>
      <w:r w:rsidRPr="00655343">
        <w:rPr>
          <w:noProof/>
        </w:rPr>
        <w:t>2.</w:t>
      </w:r>
      <w:r w:rsidRPr="00655343">
        <w:rPr>
          <w:noProof/>
        </w:rPr>
        <w:tab/>
        <w:t>Casella G, Berger RL. Statistical inference: Duxbury Pacific Grove, CA; 2002.</w:t>
      </w:r>
      <w:bookmarkEnd w:id="2"/>
    </w:p>
    <w:p w14:paraId="0C623A7B" w14:textId="77777777" w:rsidR="00655343" w:rsidRPr="00655343" w:rsidRDefault="00655343" w:rsidP="00655343">
      <w:pPr>
        <w:pStyle w:val="EndNoteBibliography"/>
        <w:spacing w:after="240"/>
        <w:rPr>
          <w:noProof/>
        </w:rPr>
      </w:pPr>
      <w:bookmarkStart w:id="3" w:name="_ENREF_3"/>
      <w:r w:rsidRPr="00655343">
        <w:rPr>
          <w:noProof/>
        </w:rPr>
        <w:t>3.</w:t>
      </w:r>
      <w:r w:rsidRPr="00655343">
        <w:rPr>
          <w:noProof/>
        </w:rPr>
        <w:tab/>
        <w:t>Hastie T, Tibshirani R, Friedman J. The Elements of Statistical Learning. Heidelberg, Germany: Springer Series in Statistics; 2001.</w:t>
      </w:r>
      <w:bookmarkEnd w:id="3"/>
    </w:p>
    <w:p w14:paraId="16F88ABC" w14:textId="77777777" w:rsidR="00655343" w:rsidRPr="00655343" w:rsidRDefault="00655343" w:rsidP="00655343">
      <w:pPr>
        <w:pStyle w:val="EndNoteBibliography"/>
        <w:spacing w:after="240"/>
        <w:rPr>
          <w:noProof/>
        </w:rPr>
      </w:pPr>
      <w:bookmarkStart w:id="4" w:name="_ENREF_4"/>
      <w:r w:rsidRPr="00655343">
        <w:rPr>
          <w:noProof/>
        </w:rPr>
        <w:t>4.</w:t>
      </w:r>
      <w:r w:rsidRPr="00655343">
        <w:rPr>
          <w:noProof/>
        </w:rPr>
        <w:tab/>
        <w:t>Jordan MI, Mitchell TM. Machine learning: Trends, perspectives, and prospects. Science. 2015;349(6245):255-60.</w:t>
      </w:r>
      <w:bookmarkEnd w:id="4"/>
    </w:p>
    <w:p w14:paraId="461C3A0C" w14:textId="77777777" w:rsidR="00655343" w:rsidRPr="00655343" w:rsidRDefault="00655343" w:rsidP="00655343">
      <w:pPr>
        <w:pStyle w:val="EndNoteBibliography"/>
        <w:spacing w:after="240"/>
        <w:rPr>
          <w:noProof/>
        </w:rPr>
      </w:pPr>
      <w:bookmarkStart w:id="5" w:name="_ENREF_5"/>
      <w:r w:rsidRPr="00655343">
        <w:rPr>
          <w:noProof/>
        </w:rPr>
        <w:t>5.</w:t>
      </w:r>
      <w:r w:rsidRPr="00655343">
        <w:rPr>
          <w:noProof/>
        </w:rPr>
        <w:tab/>
        <w:t>Bzdok D, Karrer T. Single-Subject Prediction: A Statistical Paradigm for Precision Psychiatry.  Brain Network Dysfunction in Neuropsychiatric Illness: Methods, Applications and Implications. New York: Springer; 2018.</w:t>
      </w:r>
      <w:bookmarkEnd w:id="5"/>
    </w:p>
    <w:p w14:paraId="0297AC63" w14:textId="77777777" w:rsidR="00655343" w:rsidRPr="00655343" w:rsidRDefault="00655343" w:rsidP="00655343">
      <w:pPr>
        <w:pStyle w:val="EndNoteBibliography"/>
        <w:rPr>
          <w:noProof/>
        </w:rPr>
      </w:pPr>
      <w:bookmarkStart w:id="6" w:name="_ENREF_6"/>
      <w:r w:rsidRPr="00655343">
        <w:rPr>
          <w:noProof/>
        </w:rPr>
        <w:t>6.</w:t>
      </w:r>
      <w:r w:rsidRPr="00655343">
        <w:rPr>
          <w:noProof/>
        </w:rPr>
        <w:tab/>
        <w:t>Shalev-Shwartz S, Ben-David S. Understanding machine learning: From theory to algorithms: Cambridge University Press; 2014.</w:t>
      </w:r>
      <w:bookmarkEnd w:id="6"/>
    </w:p>
    <w:p w14:paraId="4FD7C1DC" w14:textId="43BE9CF1"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3"/>
      <w:pgSz w:w="11906" w:h="16838"/>
      <w:pgMar w:top="1134" w:right="1418" w:bottom="1134" w:left="1418"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238F2C" w16cid:durableId="1E2C8A8D"/>
  <w16cid:commentId w16cid:paraId="24703A3C" w16cid:durableId="1E2C8961"/>
  <w16cid:commentId w16cid:paraId="50E0EEB2" w16cid:durableId="1E2C8B1A"/>
  <w16cid:commentId w16cid:paraId="739064F1" w16cid:durableId="1E2C8C1C"/>
  <w16cid:commentId w16cid:paraId="5C569804" w16cid:durableId="1E2C8D2E"/>
  <w16cid:commentId w16cid:paraId="2FC083FD" w16cid:durableId="1E2C8DE1"/>
  <w16cid:commentId w16cid:paraId="0CFF0794" w16cid:durableId="1E2C8F2F"/>
  <w16cid:commentId w16cid:paraId="21583BC1" w16cid:durableId="1E2C9093"/>
  <w16cid:commentId w16cid:paraId="441792C3" w16cid:durableId="1E2C9217"/>
  <w16cid:commentId w16cid:paraId="3E11C887" w16cid:durableId="1E2D1CF9"/>
  <w16cid:commentId w16cid:paraId="76B743DC" w16cid:durableId="1E2C877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E2436D" w14:textId="77777777" w:rsidR="003F5157" w:rsidRDefault="003F5157" w:rsidP="00B65FF7">
      <w:r>
        <w:separator/>
      </w:r>
    </w:p>
  </w:endnote>
  <w:endnote w:type="continuationSeparator" w:id="0">
    <w:p w14:paraId="5178B54B" w14:textId="77777777" w:rsidR="003F5157" w:rsidRDefault="003F5157" w:rsidP="00B65FF7">
      <w:r>
        <w:continuationSeparator/>
      </w:r>
    </w:p>
  </w:endnote>
  <w:endnote w:type="continuationNotice" w:id="1">
    <w:p w14:paraId="283123B1" w14:textId="77777777" w:rsidR="003F5157" w:rsidRDefault="003F515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Avenir">
    <w:charset w:val="00"/>
    <w:family w:val="auto"/>
    <w:pitch w:val="variable"/>
    <w:sig w:usb0="800000AF" w:usb1="5000204A" w:usb2="00000000" w:usb3="00000000" w:csb0="0000009B" w:csb1="00000000"/>
  </w:font>
  <w:font w:name="ＭＳ ゴシック">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EndPr/>
    <w:sdtContent>
      <w:p w14:paraId="0B3BC929" w14:textId="2E041D5B" w:rsidR="00785601" w:rsidRDefault="00785601"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630EA1">
          <w:rPr>
            <w:noProof/>
          </w:rPr>
          <w:t>3</w:t>
        </w:r>
        <w:r>
          <w:rPr>
            <w:noProof/>
          </w:rPr>
          <w:fldChar w:fldCharType="end"/>
        </w:r>
      </w:p>
    </w:sdtContent>
  </w:sdt>
  <w:p w14:paraId="0FA0E38E" w14:textId="77777777" w:rsidR="00785601" w:rsidRDefault="00785601">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D32451" w14:textId="77777777" w:rsidR="003F5157" w:rsidRDefault="003F5157" w:rsidP="00B65FF7">
      <w:r>
        <w:separator/>
      </w:r>
    </w:p>
  </w:footnote>
  <w:footnote w:type="continuationSeparator" w:id="0">
    <w:p w14:paraId="4CF159E8" w14:textId="77777777" w:rsidR="003F5157" w:rsidRDefault="003F5157" w:rsidP="00B65FF7">
      <w:r>
        <w:continuationSeparator/>
      </w:r>
    </w:p>
  </w:footnote>
  <w:footnote w:type="continuationNotice" w:id="1">
    <w:p w14:paraId="0CEBB397" w14:textId="77777777" w:rsidR="003F5157" w:rsidRDefault="003F5157"/>
  </w:footnote>
  <w:footnote w:id="2">
    <w:p w14:paraId="672509EA" w14:textId="77777777" w:rsidR="00151E68" w:rsidRPr="00193273" w:rsidRDefault="00151E68" w:rsidP="00151E68">
      <w:pPr>
        <w:pStyle w:val="Funotentext"/>
        <w:rPr>
          <w:lang w:val="en-US"/>
        </w:rPr>
      </w:pPr>
      <w:r w:rsidRPr="00193273">
        <w:rPr>
          <w:rStyle w:val="s1"/>
          <w:rFonts w:ascii="Calibri" w:hAnsi="Calibri" w:cs="Times New Roman"/>
          <w:color w:val="000000" w:themeColor="text1"/>
          <w:sz w:val="22"/>
          <w:szCs w:val="22"/>
          <w:vertAlign w:val="superscript"/>
          <w:lang w:val="en-US" w:eastAsia="de-DE"/>
        </w:rPr>
        <w:footnoteRef/>
      </w:r>
      <w:r w:rsidRPr="00193273">
        <w:rPr>
          <w:rStyle w:val="s1"/>
          <w:rFonts w:ascii="Calibri" w:hAnsi="Calibri" w:cs="Times New Roman"/>
          <w:color w:val="000000" w:themeColor="text1"/>
          <w:sz w:val="22"/>
          <w:szCs w:val="22"/>
          <w:lang w:val="en-US" w:eastAsia="de-DE"/>
        </w:rPr>
        <w:t xml:space="preserve"> Niels Bohr </w:t>
      </w:r>
      <w:r>
        <w:rPr>
          <w:rStyle w:val="s1"/>
          <w:rFonts w:ascii="Calibri" w:hAnsi="Calibri" w:cs="Times New Roman"/>
          <w:color w:val="000000" w:themeColor="text1"/>
          <w:sz w:val="22"/>
          <w:szCs w:val="22"/>
          <w:lang w:val="en-US" w:eastAsia="de-DE"/>
        </w:rPr>
        <w:t>put this point in the following words:</w:t>
      </w:r>
      <w:r w:rsidRPr="00193273">
        <w:rPr>
          <w:rStyle w:val="s1"/>
          <w:rFonts w:ascii="Calibri" w:hAnsi="Calibri" w:cs="Times New Roman"/>
          <w:color w:val="000000" w:themeColor="text1"/>
          <w:sz w:val="22"/>
          <w:szCs w:val="22"/>
          <w:lang w:val="en-US" w:eastAsia="de-DE"/>
        </w:rPr>
        <w:t xml:space="preserve"> “Prediction is very difficult, especially if it's about the future”</w:t>
      </w:r>
      <w:r>
        <w:rPr>
          <w:rStyle w:val="s1"/>
          <w:rFonts w:ascii="Calibri" w:hAnsi="Calibri" w:cs="Times New Roman"/>
          <w:color w:val="000000" w:themeColor="text1"/>
          <w:sz w:val="22"/>
          <w:szCs w:val="22"/>
          <w:lang w:val="en-US" w:eastAsia="de-DE"/>
        </w:rP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5">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0">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7">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1"/>
  </w:num>
  <w:num w:numId="2">
    <w:abstractNumId w:val="10"/>
  </w:num>
  <w:num w:numId="3">
    <w:abstractNumId w:val="32"/>
  </w:num>
  <w:num w:numId="4">
    <w:abstractNumId w:val="0"/>
  </w:num>
  <w:num w:numId="5">
    <w:abstractNumId w:val="15"/>
  </w:num>
  <w:num w:numId="6">
    <w:abstractNumId w:val="1"/>
  </w:num>
  <w:num w:numId="7">
    <w:abstractNumId w:val="6"/>
  </w:num>
  <w:num w:numId="8">
    <w:abstractNumId w:val="20"/>
  </w:num>
  <w:num w:numId="9">
    <w:abstractNumId w:val="18"/>
  </w:num>
  <w:num w:numId="10">
    <w:abstractNumId w:val="38"/>
  </w:num>
  <w:num w:numId="11">
    <w:abstractNumId w:val="22"/>
  </w:num>
  <w:num w:numId="12">
    <w:abstractNumId w:val="11"/>
  </w:num>
  <w:num w:numId="13">
    <w:abstractNumId w:val="41"/>
  </w:num>
  <w:num w:numId="14">
    <w:abstractNumId w:val="29"/>
  </w:num>
  <w:num w:numId="15">
    <w:abstractNumId w:val="26"/>
  </w:num>
  <w:num w:numId="16">
    <w:abstractNumId w:val="16"/>
  </w:num>
  <w:num w:numId="17">
    <w:abstractNumId w:val="14"/>
  </w:num>
  <w:num w:numId="18">
    <w:abstractNumId w:val="37"/>
  </w:num>
  <w:num w:numId="19">
    <w:abstractNumId w:val="21"/>
  </w:num>
  <w:num w:numId="20">
    <w:abstractNumId w:val="33"/>
  </w:num>
  <w:num w:numId="21">
    <w:abstractNumId w:val="24"/>
  </w:num>
  <w:num w:numId="22">
    <w:abstractNumId w:val="4"/>
  </w:num>
  <w:num w:numId="23">
    <w:abstractNumId w:val="42"/>
  </w:num>
  <w:num w:numId="24">
    <w:abstractNumId w:val="7"/>
  </w:num>
  <w:num w:numId="25">
    <w:abstractNumId w:val="17"/>
  </w:num>
  <w:num w:numId="26">
    <w:abstractNumId w:val="30"/>
  </w:num>
  <w:num w:numId="27">
    <w:abstractNumId w:val="27"/>
  </w:num>
  <w:num w:numId="28">
    <w:abstractNumId w:val="28"/>
  </w:num>
  <w:num w:numId="29">
    <w:abstractNumId w:val="39"/>
  </w:num>
  <w:num w:numId="30">
    <w:abstractNumId w:val="3"/>
  </w:num>
  <w:num w:numId="31">
    <w:abstractNumId w:val="25"/>
  </w:num>
  <w:num w:numId="32">
    <w:abstractNumId w:val="9"/>
  </w:num>
  <w:num w:numId="33">
    <w:abstractNumId w:val="23"/>
  </w:num>
  <w:num w:numId="34">
    <w:abstractNumId w:val="40"/>
  </w:num>
  <w:num w:numId="35">
    <w:abstractNumId w:val="8"/>
  </w:num>
  <w:num w:numId="36">
    <w:abstractNumId w:val="12"/>
  </w:num>
  <w:num w:numId="37">
    <w:abstractNumId w:val="34"/>
  </w:num>
  <w:num w:numId="38">
    <w:abstractNumId w:val="19"/>
  </w:num>
  <w:num w:numId="39">
    <w:abstractNumId w:val="35"/>
  </w:num>
  <w:num w:numId="40">
    <w:abstractNumId w:val="36"/>
  </w:num>
  <w:num w:numId="41">
    <w:abstractNumId w:val="13"/>
  </w:num>
  <w:num w:numId="42">
    <w:abstractNumId w:val="5"/>
  </w:num>
  <w:num w:numId="4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1"/>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5958&lt;/item&gt;&lt;item&gt;6362&lt;/item&gt;&lt;item&gt;6721&lt;/item&gt;&lt;item&gt;6913&lt;/item&gt;&lt;item&gt;7022&lt;/item&gt;&lt;/record-ids&gt;&lt;/item&gt;&lt;/Libraries&gt;"/>
  </w:docVars>
  <w:rsids>
    <w:rsidRoot w:val="00321E56"/>
    <w:rsid w:val="000003FA"/>
    <w:rsid w:val="000008CC"/>
    <w:rsid w:val="00000B05"/>
    <w:rsid w:val="00000B46"/>
    <w:rsid w:val="00000B4D"/>
    <w:rsid w:val="00000DE8"/>
    <w:rsid w:val="000010DA"/>
    <w:rsid w:val="000012BE"/>
    <w:rsid w:val="00001559"/>
    <w:rsid w:val="0000188A"/>
    <w:rsid w:val="0000198C"/>
    <w:rsid w:val="00001993"/>
    <w:rsid w:val="000020BC"/>
    <w:rsid w:val="00002130"/>
    <w:rsid w:val="000021E8"/>
    <w:rsid w:val="000023FC"/>
    <w:rsid w:val="00002742"/>
    <w:rsid w:val="0000283E"/>
    <w:rsid w:val="00002A8B"/>
    <w:rsid w:val="00002D56"/>
    <w:rsid w:val="00002D64"/>
    <w:rsid w:val="00002EFB"/>
    <w:rsid w:val="00002F36"/>
    <w:rsid w:val="00002F39"/>
    <w:rsid w:val="0000363A"/>
    <w:rsid w:val="00003746"/>
    <w:rsid w:val="0000392D"/>
    <w:rsid w:val="000039E3"/>
    <w:rsid w:val="00003AA6"/>
    <w:rsid w:val="000044D5"/>
    <w:rsid w:val="000047A6"/>
    <w:rsid w:val="00005494"/>
    <w:rsid w:val="0000553A"/>
    <w:rsid w:val="00005583"/>
    <w:rsid w:val="00005E77"/>
    <w:rsid w:val="00005FBD"/>
    <w:rsid w:val="00006131"/>
    <w:rsid w:val="00006300"/>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72C"/>
    <w:rsid w:val="000258D2"/>
    <w:rsid w:val="00026080"/>
    <w:rsid w:val="0002608D"/>
    <w:rsid w:val="000261B8"/>
    <w:rsid w:val="00026377"/>
    <w:rsid w:val="000265B2"/>
    <w:rsid w:val="000267B0"/>
    <w:rsid w:val="00026942"/>
    <w:rsid w:val="00026B75"/>
    <w:rsid w:val="00026D24"/>
    <w:rsid w:val="0002734E"/>
    <w:rsid w:val="00027E22"/>
    <w:rsid w:val="00027F83"/>
    <w:rsid w:val="00030165"/>
    <w:rsid w:val="00030411"/>
    <w:rsid w:val="0003051C"/>
    <w:rsid w:val="000306F6"/>
    <w:rsid w:val="00030754"/>
    <w:rsid w:val="00030F68"/>
    <w:rsid w:val="00031487"/>
    <w:rsid w:val="00031A3B"/>
    <w:rsid w:val="00031CB1"/>
    <w:rsid w:val="00031D60"/>
    <w:rsid w:val="000325B9"/>
    <w:rsid w:val="00032DE9"/>
    <w:rsid w:val="00032E32"/>
    <w:rsid w:val="00032EA0"/>
    <w:rsid w:val="00032F54"/>
    <w:rsid w:val="000331A8"/>
    <w:rsid w:val="0003368E"/>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613"/>
    <w:rsid w:val="000417A9"/>
    <w:rsid w:val="00041BE0"/>
    <w:rsid w:val="00041CA2"/>
    <w:rsid w:val="00042282"/>
    <w:rsid w:val="0004232B"/>
    <w:rsid w:val="0004237F"/>
    <w:rsid w:val="00042BCC"/>
    <w:rsid w:val="00043229"/>
    <w:rsid w:val="000433E9"/>
    <w:rsid w:val="0004360D"/>
    <w:rsid w:val="00043A93"/>
    <w:rsid w:val="00043E62"/>
    <w:rsid w:val="00044732"/>
    <w:rsid w:val="00044E8E"/>
    <w:rsid w:val="00045063"/>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124D"/>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461"/>
    <w:rsid w:val="00081A04"/>
    <w:rsid w:val="00082090"/>
    <w:rsid w:val="00082727"/>
    <w:rsid w:val="00082818"/>
    <w:rsid w:val="00082C7F"/>
    <w:rsid w:val="00082D06"/>
    <w:rsid w:val="00082D48"/>
    <w:rsid w:val="00082EDD"/>
    <w:rsid w:val="00082F83"/>
    <w:rsid w:val="000837E5"/>
    <w:rsid w:val="0008388E"/>
    <w:rsid w:val="000838A4"/>
    <w:rsid w:val="00083CEA"/>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1A2"/>
    <w:rsid w:val="00094290"/>
    <w:rsid w:val="00094AC0"/>
    <w:rsid w:val="00095173"/>
    <w:rsid w:val="0009527C"/>
    <w:rsid w:val="00095C1A"/>
    <w:rsid w:val="000960C4"/>
    <w:rsid w:val="0009628F"/>
    <w:rsid w:val="00096485"/>
    <w:rsid w:val="00096C28"/>
    <w:rsid w:val="00096EEF"/>
    <w:rsid w:val="0009754A"/>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D33"/>
    <w:rsid w:val="000A30C2"/>
    <w:rsid w:val="000A315C"/>
    <w:rsid w:val="000A3725"/>
    <w:rsid w:val="000A3918"/>
    <w:rsid w:val="000A391F"/>
    <w:rsid w:val="000A3A60"/>
    <w:rsid w:val="000A3BAD"/>
    <w:rsid w:val="000A3F8A"/>
    <w:rsid w:val="000A42D2"/>
    <w:rsid w:val="000A445F"/>
    <w:rsid w:val="000A4BCE"/>
    <w:rsid w:val="000A5874"/>
    <w:rsid w:val="000A5FE8"/>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711E"/>
    <w:rsid w:val="000B7697"/>
    <w:rsid w:val="000B7987"/>
    <w:rsid w:val="000B7CEE"/>
    <w:rsid w:val="000C015B"/>
    <w:rsid w:val="000C03C5"/>
    <w:rsid w:val="000C060D"/>
    <w:rsid w:val="000C0F23"/>
    <w:rsid w:val="000C141B"/>
    <w:rsid w:val="000C141D"/>
    <w:rsid w:val="000C1669"/>
    <w:rsid w:val="000C173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78"/>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14CB"/>
    <w:rsid w:val="000E1698"/>
    <w:rsid w:val="000E18B0"/>
    <w:rsid w:val="000E1C0C"/>
    <w:rsid w:val="000E1DBC"/>
    <w:rsid w:val="000E1DC9"/>
    <w:rsid w:val="000E1DEA"/>
    <w:rsid w:val="000E1FC1"/>
    <w:rsid w:val="000E227E"/>
    <w:rsid w:val="000E2307"/>
    <w:rsid w:val="000E25C2"/>
    <w:rsid w:val="000E30D1"/>
    <w:rsid w:val="000E3106"/>
    <w:rsid w:val="000E3225"/>
    <w:rsid w:val="000E38BC"/>
    <w:rsid w:val="000E3DAD"/>
    <w:rsid w:val="000E3DCB"/>
    <w:rsid w:val="000E3FBD"/>
    <w:rsid w:val="000E428C"/>
    <w:rsid w:val="000E5E79"/>
    <w:rsid w:val="000E610B"/>
    <w:rsid w:val="000E622B"/>
    <w:rsid w:val="000E64EB"/>
    <w:rsid w:val="000E6560"/>
    <w:rsid w:val="000E6615"/>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D98"/>
    <w:rsid w:val="000F2FB0"/>
    <w:rsid w:val="000F3008"/>
    <w:rsid w:val="000F3350"/>
    <w:rsid w:val="000F3A5C"/>
    <w:rsid w:val="000F3CF4"/>
    <w:rsid w:val="000F3DCC"/>
    <w:rsid w:val="000F4050"/>
    <w:rsid w:val="000F4518"/>
    <w:rsid w:val="000F4559"/>
    <w:rsid w:val="000F4728"/>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4343"/>
    <w:rsid w:val="001043E2"/>
    <w:rsid w:val="00104608"/>
    <w:rsid w:val="0010471F"/>
    <w:rsid w:val="00105187"/>
    <w:rsid w:val="001052ED"/>
    <w:rsid w:val="001065E1"/>
    <w:rsid w:val="00106A95"/>
    <w:rsid w:val="00106AFE"/>
    <w:rsid w:val="00106C56"/>
    <w:rsid w:val="00106D3C"/>
    <w:rsid w:val="00106D7C"/>
    <w:rsid w:val="001075F6"/>
    <w:rsid w:val="00107903"/>
    <w:rsid w:val="00107C67"/>
    <w:rsid w:val="00107CF9"/>
    <w:rsid w:val="001103D4"/>
    <w:rsid w:val="00110467"/>
    <w:rsid w:val="00110739"/>
    <w:rsid w:val="00111146"/>
    <w:rsid w:val="001112AF"/>
    <w:rsid w:val="00111472"/>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7E8"/>
    <w:rsid w:val="00117E00"/>
    <w:rsid w:val="00117F38"/>
    <w:rsid w:val="0012028C"/>
    <w:rsid w:val="0012098A"/>
    <w:rsid w:val="00120DF9"/>
    <w:rsid w:val="00120E8A"/>
    <w:rsid w:val="00120F57"/>
    <w:rsid w:val="001211F8"/>
    <w:rsid w:val="001213DE"/>
    <w:rsid w:val="00121492"/>
    <w:rsid w:val="0012149D"/>
    <w:rsid w:val="00121A48"/>
    <w:rsid w:val="00121BEA"/>
    <w:rsid w:val="00121C1E"/>
    <w:rsid w:val="001224F0"/>
    <w:rsid w:val="00122C72"/>
    <w:rsid w:val="00123087"/>
    <w:rsid w:val="0012319B"/>
    <w:rsid w:val="0012399A"/>
    <w:rsid w:val="00123DBD"/>
    <w:rsid w:val="00123FA7"/>
    <w:rsid w:val="0012514D"/>
    <w:rsid w:val="0012540C"/>
    <w:rsid w:val="0012575F"/>
    <w:rsid w:val="00125B8A"/>
    <w:rsid w:val="00125C7D"/>
    <w:rsid w:val="00125EF2"/>
    <w:rsid w:val="001262A7"/>
    <w:rsid w:val="00126307"/>
    <w:rsid w:val="00126B50"/>
    <w:rsid w:val="00126B93"/>
    <w:rsid w:val="00126C7F"/>
    <w:rsid w:val="00127285"/>
    <w:rsid w:val="0012743D"/>
    <w:rsid w:val="0012747B"/>
    <w:rsid w:val="00127C9A"/>
    <w:rsid w:val="00127DB4"/>
    <w:rsid w:val="00127FB8"/>
    <w:rsid w:val="001302E2"/>
    <w:rsid w:val="00130546"/>
    <w:rsid w:val="00130F8D"/>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D43"/>
    <w:rsid w:val="00146E0F"/>
    <w:rsid w:val="00146E8C"/>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D40"/>
    <w:rsid w:val="00163226"/>
    <w:rsid w:val="0016324E"/>
    <w:rsid w:val="00163426"/>
    <w:rsid w:val="001641AB"/>
    <w:rsid w:val="00165414"/>
    <w:rsid w:val="00165487"/>
    <w:rsid w:val="0016561F"/>
    <w:rsid w:val="00165AE5"/>
    <w:rsid w:val="00165E3E"/>
    <w:rsid w:val="00166212"/>
    <w:rsid w:val="001664A6"/>
    <w:rsid w:val="001665AF"/>
    <w:rsid w:val="001666BC"/>
    <w:rsid w:val="0016672F"/>
    <w:rsid w:val="00166842"/>
    <w:rsid w:val="001669F8"/>
    <w:rsid w:val="00166B69"/>
    <w:rsid w:val="00167475"/>
    <w:rsid w:val="0016777C"/>
    <w:rsid w:val="00167CD4"/>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D3A"/>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705A"/>
    <w:rsid w:val="0018713F"/>
    <w:rsid w:val="0018739C"/>
    <w:rsid w:val="00187715"/>
    <w:rsid w:val="00187F60"/>
    <w:rsid w:val="0019037A"/>
    <w:rsid w:val="0019080C"/>
    <w:rsid w:val="00190888"/>
    <w:rsid w:val="00190B6D"/>
    <w:rsid w:val="00190BFD"/>
    <w:rsid w:val="00190C32"/>
    <w:rsid w:val="00190E3B"/>
    <w:rsid w:val="00190EB6"/>
    <w:rsid w:val="0019107C"/>
    <w:rsid w:val="00191100"/>
    <w:rsid w:val="001915F9"/>
    <w:rsid w:val="00191AE0"/>
    <w:rsid w:val="0019211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626"/>
    <w:rsid w:val="0019573B"/>
    <w:rsid w:val="001959C0"/>
    <w:rsid w:val="00195A79"/>
    <w:rsid w:val="00195F45"/>
    <w:rsid w:val="0019602E"/>
    <w:rsid w:val="001961E0"/>
    <w:rsid w:val="00196285"/>
    <w:rsid w:val="0019655B"/>
    <w:rsid w:val="00196701"/>
    <w:rsid w:val="001967B3"/>
    <w:rsid w:val="001968BE"/>
    <w:rsid w:val="00196CF7"/>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A08"/>
    <w:rsid w:val="001B3A37"/>
    <w:rsid w:val="001B3B65"/>
    <w:rsid w:val="001B3D4B"/>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5BC"/>
    <w:rsid w:val="001C0A8C"/>
    <w:rsid w:val="001C0E52"/>
    <w:rsid w:val="001C1165"/>
    <w:rsid w:val="001C153F"/>
    <w:rsid w:val="001C163A"/>
    <w:rsid w:val="001C1A24"/>
    <w:rsid w:val="001C1D19"/>
    <w:rsid w:val="001C1D87"/>
    <w:rsid w:val="001C1FF0"/>
    <w:rsid w:val="001C20D3"/>
    <w:rsid w:val="001C2920"/>
    <w:rsid w:val="001C2A2D"/>
    <w:rsid w:val="001C2AF6"/>
    <w:rsid w:val="001C2C38"/>
    <w:rsid w:val="001C2FCB"/>
    <w:rsid w:val="001C2FFE"/>
    <w:rsid w:val="001C3A03"/>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5BB"/>
    <w:rsid w:val="001D0635"/>
    <w:rsid w:val="001D0965"/>
    <w:rsid w:val="001D0E77"/>
    <w:rsid w:val="001D0EFE"/>
    <w:rsid w:val="001D148A"/>
    <w:rsid w:val="001D15C6"/>
    <w:rsid w:val="001D1896"/>
    <w:rsid w:val="001D1E73"/>
    <w:rsid w:val="001D20D2"/>
    <w:rsid w:val="001D2390"/>
    <w:rsid w:val="001D25EA"/>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BC1"/>
    <w:rsid w:val="001F2E91"/>
    <w:rsid w:val="001F3164"/>
    <w:rsid w:val="001F334A"/>
    <w:rsid w:val="001F3474"/>
    <w:rsid w:val="001F3769"/>
    <w:rsid w:val="001F3BFB"/>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391"/>
    <w:rsid w:val="002046BA"/>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E21"/>
    <w:rsid w:val="002131F8"/>
    <w:rsid w:val="002132A9"/>
    <w:rsid w:val="00213728"/>
    <w:rsid w:val="00213CBF"/>
    <w:rsid w:val="00213E51"/>
    <w:rsid w:val="00213F40"/>
    <w:rsid w:val="00213FCC"/>
    <w:rsid w:val="0021439F"/>
    <w:rsid w:val="00214822"/>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A65"/>
    <w:rsid w:val="00217BE0"/>
    <w:rsid w:val="00217F5E"/>
    <w:rsid w:val="0022028A"/>
    <w:rsid w:val="0022036E"/>
    <w:rsid w:val="00220935"/>
    <w:rsid w:val="00220BDA"/>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EF2"/>
    <w:rsid w:val="00232F3A"/>
    <w:rsid w:val="002334B2"/>
    <w:rsid w:val="00233991"/>
    <w:rsid w:val="00233CDF"/>
    <w:rsid w:val="00234140"/>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FAB"/>
    <w:rsid w:val="002420FC"/>
    <w:rsid w:val="00242133"/>
    <w:rsid w:val="00242397"/>
    <w:rsid w:val="002427D1"/>
    <w:rsid w:val="00242CB8"/>
    <w:rsid w:val="00242DE1"/>
    <w:rsid w:val="00242EA5"/>
    <w:rsid w:val="00243258"/>
    <w:rsid w:val="00243437"/>
    <w:rsid w:val="00243539"/>
    <w:rsid w:val="002435C2"/>
    <w:rsid w:val="0024382E"/>
    <w:rsid w:val="00243867"/>
    <w:rsid w:val="0024386B"/>
    <w:rsid w:val="00243E2C"/>
    <w:rsid w:val="00243F0E"/>
    <w:rsid w:val="00243F26"/>
    <w:rsid w:val="00245477"/>
    <w:rsid w:val="00245ACA"/>
    <w:rsid w:val="00245BBC"/>
    <w:rsid w:val="00246401"/>
    <w:rsid w:val="00246423"/>
    <w:rsid w:val="00246482"/>
    <w:rsid w:val="00246E30"/>
    <w:rsid w:val="00246E43"/>
    <w:rsid w:val="002470EF"/>
    <w:rsid w:val="002471D2"/>
    <w:rsid w:val="002474CF"/>
    <w:rsid w:val="00247AD9"/>
    <w:rsid w:val="00250397"/>
    <w:rsid w:val="00250B78"/>
    <w:rsid w:val="00250CFA"/>
    <w:rsid w:val="00250F09"/>
    <w:rsid w:val="002516B6"/>
    <w:rsid w:val="00251C70"/>
    <w:rsid w:val="00252006"/>
    <w:rsid w:val="002522E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F92"/>
    <w:rsid w:val="00254FFC"/>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481"/>
    <w:rsid w:val="002625B9"/>
    <w:rsid w:val="00262802"/>
    <w:rsid w:val="00262BA4"/>
    <w:rsid w:val="00262D65"/>
    <w:rsid w:val="00262E80"/>
    <w:rsid w:val="002634BA"/>
    <w:rsid w:val="0026352F"/>
    <w:rsid w:val="0026361E"/>
    <w:rsid w:val="002636DD"/>
    <w:rsid w:val="002638B2"/>
    <w:rsid w:val="00263978"/>
    <w:rsid w:val="00264241"/>
    <w:rsid w:val="0026428D"/>
    <w:rsid w:val="002642A2"/>
    <w:rsid w:val="00264684"/>
    <w:rsid w:val="002647C6"/>
    <w:rsid w:val="002649E4"/>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9E3"/>
    <w:rsid w:val="00274A0C"/>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8C0"/>
    <w:rsid w:val="00282BE1"/>
    <w:rsid w:val="00282D20"/>
    <w:rsid w:val="00282D78"/>
    <w:rsid w:val="0028308E"/>
    <w:rsid w:val="00283751"/>
    <w:rsid w:val="0028385A"/>
    <w:rsid w:val="002839A7"/>
    <w:rsid w:val="002843EF"/>
    <w:rsid w:val="002846F9"/>
    <w:rsid w:val="0028496C"/>
    <w:rsid w:val="00284B7B"/>
    <w:rsid w:val="00284F77"/>
    <w:rsid w:val="002855F2"/>
    <w:rsid w:val="002860AC"/>
    <w:rsid w:val="0028618A"/>
    <w:rsid w:val="002861FC"/>
    <w:rsid w:val="0028627C"/>
    <w:rsid w:val="002864A2"/>
    <w:rsid w:val="0028674B"/>
    <w:rsid w:val="00286970"/>
    <w:rsid w:val="002869EF"/>
    <w:rsid w:val="00286A23"/>
    <w:rsid w:val="00286AF0"/>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B6F"/>
    <w:rsid w:val="00292189"/>
    <w:rsid w:val="00292C15"/>
    <w:rsid w:val="00292E96"/>
    <w:rsid w:val="0029317D"/>
    <w:rsid w:val="002932CB"/>
    <w:rsid w:val="002933B6"/>
    <w:rsid w:val="00293672"/>
    <w:rsid w:val="00293B00"/>
    <w:rsid w:val="00293B1E"/>
    <w:rsid w:val="00293D04"/>
    <w:rsid w:val="00293D80"/>
    <w:rsid w:val="0029405B"/>
    <w:rsid w:val="00294542"/>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EEA"/>
    <w:rsid w:val="002B162D"/>
    <w:rsid w:val="002B193E"/>
    <w:rsid w:val="002B1B15"/>
    <w:rsid w:val="002B1B95"/>
    <w:rsid w:val="002B1C34"/>
    <w:rsid w:val="002B2A3A"/>
    <w:rsid w:val="002B2CEA"/>
    <w:rsid w:val="002B30B6"/>
    <w:rsid w:val="002B379F"/>
    <w:rsid w:val="002B4234"/>
    <w:rsid w:val="002B4CA6"/>
    <w:rsid w:val="002B4D5E"/>
    <w:rsid w:val="002B4E03"/>
    <w:rsid w:val="002B4E2E"/>
    <w:rsid w:val="002B55AE"/>
    <w:rsid w:val="002B5BFE"/>
    <w:rsid w:val="002B635F"/>
    <w:rsid w:val="002B6386"/>
    <w:rsid w:val="002B64D0"/>
    <w:rsid w:val="002B6585"/>
    <w:rsid w:val="002B65BD"/>
    <w:rsid w:val="002B67D5"/>
    <w:rsid w:val="002B6B4A"/>
    <w:rsid w:val="002B6D8B"/>
    <w:rsid w:val="002B7332"/>
    <w:rsid w:val="002B74C8"/>
    <w:rsid w:val="002B74D1"/>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E76"/>
    <w:rsid w:val="002D6EC5"/>
    <w:rsid w:val="002D6FEF"/>
    <w:rsid w:val="002D7092"/>
    <w:rsid w:val="002D70DB"/>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B67"/>
    <w:rsid w:val="00313F4F"/>
    <w:rsid w:val="00314035"/>
    <w:rsid w:val="00314189"/>
    <w:rsid w:val="0031476E"/>
    <w:rsid w:val="00314864"/>
    <w:rsid w:val="00315382"/>
    <w:rsid w:val="003157DE"/>
    <w:rsid w:val="0031594F"/>
    <w:rsid w:val="00315A2A"/>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5AB"/>
    <w:rsid w:val="00332B18"/>
    <w:rsid w:val="00332E41"/>
    <w:rsid w:val="0033358D"/>
    <w:rsid w:val="003336C2"/>
    <w:rsid w:val="003337EF"/>
    <w:rsid w:val="00333B61"/>
    <w:rsid w:val="003340EB"/>
    <w:rsid w:val="0033445F"/>
    <w:rsid w:val="00335378"/>
    <w:rsid w:val="0033571D"/>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42E"/>
    <w:rsid w:val="003465BA"/>
    <w:rsid w:val="003467D2"/>
    <w:rsid w:val="003468EF"/>
    <w:rsid w:val="003468F7"/>
    <w:rsid w:val="003469DA"/>
    <w:rsid w:val="00346C48"/>
    <w:rsid w:val="00346CDF"/>
    <w:rsid w:val="0034701A"/>
    <w:rsid w:val="00347538"/>
    <w:rsid w:val="003476D4"/>
    <w:rsid w:val="00347911"/>
    <w:rsid w:val="003479B9"/>
    <w:rsid w:val="00347A0B"/>
    <w:rsid w:val="00347EC9"/>
    <w:rsid w:val="00347F77"/>
    <w:rsid w:val="00350812"/>
    <w:rsid w:val="00350B1A"/>
    <w:rsid w:val="00350F15"/>
    <w:rsid w:val="00351241"/>
    <w:rsid w:val="0035136B"/>
    <w:rsid w:val="0035161E"/>
    <w:rsid w:val="003516CC"/>
    <w:rsid w:val="00351AED"/>
    <w:rsid w:val="00351BAB"/>
    <w:rsid w:val="00351EAE"/>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6193"/>
    <w:rsid w:val="003561C5"/>
    <w:rsid w:val="0035642B"/>
    <w:rsid w:val="00356B24"/>
    <w:rsid w:val="00356D0D"/>
    <w:rsid w:val="003571CC"/>
    <w:rsid w:val="003572D4"/>
    <w:rsid w:val="0035756A"/>
    <w:rsid w:val="00357A54"/>
    <w:rsid w:val="00357BFB"/>
    <w:rsid w:val="00357CA2"/>
    <w:rsid w:val="00357D54"/>
    <w:rsid w:val="00360030"/>
    <w:rsid w:val="00360096"/>
    <w:rsid w:val="0036018B"/>
    <w:rsid w:val="00360835"/>
    <w:rsid w:val="00360D61"/>
    <w:rsid w:val="00361037"/>
    <w:rsid w:val="003612C8"/>
    <w:rsid w:val="00361567"/>
    <w:rsid w:val="003616B8"/>
    <w:rsid w:val="00361735"/>
    <w:rsid w:val="003617EE"/>
    <w:rsid w:val="003618B1"/>
    <w:rsid w:val="00361ADF"/>
    <w:rsid w:val="00362166"/>
    <w:rsid w:val="003621C0"/>
    <w:rsid w:val="003626AF"/>
    <w:rsid w:val="003626FA"/>
    <w:rsid w:val="00362AF7"/>
    <w:rsid w:val="003634FD"/>
    <w:rsid w:val="003636F8"/>
    <w:rsid w:val="00363A30"/>
    <w:rsid w:val="00364026"/>
    <w:rsid w:val="00364182"/>
    <w:rsid w:val="003645DE"/>
    <w:rsid w:val="00364695"/>
    <w:rsid w:val="00364A16"/>
    <w:rsid w:val="00364A7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E37"/>
    <w:rsid w:val="003704A8"/>
    <w:rsid w:val="003707B7"/>
    <w:rsid w:val="0037083B"/>
    <w:rsid w:val="0037097A"/>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32C"/>
    <w:rsid w:val="00390406"/>
    <w:rsid w:val="00390580"/>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B57"/>
    <w:rsid w:val="00396E73"/>
    <w:rsid w:val="003970BE"/>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32D"/>
    <w:rsid w:val="003A3466"/>
    <w:rsid w:val="003A348F"/>
    <w:rsid w:val="003A3AD7"/>
    <w:rsid w:val="003A3ADB"/>
    <w:rsid w:val="003A4070"/>
    <w:rsid w:val="003A42AE"/>
    <w:rsid w:val="003A4792"/>
    <w:rsid w:val="003A486F"/>
    <w:rsid w:val="003A4A31"/>
    <w:rsid w:val="003A4C8E"/>
    <w:rsid w:val="003A4C90"/>
    <w:rsid w:val="003A5ABA"/>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205D"/>
    <w:rsid w:val="003B20D8"/>
    <w:rsid w:val="003B27D6"/>
    <w:rsid w:val="003B2BF3"/>
    <w:rsid w:val="003B2C97"/>
    <w:rsid w:val="003B31C8"/>
    <w:rsid w:val="003B32E4"/>
    <w:rsid w:val="003B33C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ED8"/>
    <w:rsid w:val="003C72FE"/>
    <w:rsid w:val="003C7562"/>
    <w:rsid w:val="003C773B"/>
    <w:rsid w:val="003C789E"/>
    <w:rsid w:val="003C7D4C"/>
    <w:rsid w:val="003C7F3B"/>
    <w:rsid w:val="003D082E"/>
    <w:rsid w:val="003D08A1"/>
    <w:rsid w:val="003D09A3"/>
    <w:rsid w:val="003D0AD0"/>
    <w:rsid w:val="003D0C06"/>
    <w:rsid w:val="003D11B5"/>
    <w:rsid w:val="003D1451"/>
    <w:rsid w:val="003D1765"/>
    <w:rsid w:val="003D19DE"/>
    <w:rsid w:val="003D1C0E"/>
    <w:rsid w:val="003D1D91"/>
    <w:rsid w:val="003D22DA"/>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D97"/>
    <w:rsid w:val="003E01EE"/>
    <w:rsid w:val="003E0AC0"/>
    <w:rsid w:val="003E0D7D"/>
    <w:rsid w:val="003E0DE5"/>
    <w:rsid w:val="003E1376"/>
    <w:rsid w:val="003E18C4"/>
    <w:rsid w:val="003E1D4E"/>
    <w:rsid w:val="003E1DC4"/>
    <w:rsid w:val="003E2D29"/>
    <w:rsid w:val="003E2D7A"/>
    <w:rsid w:val="003E2DA5"/>
    <w:rsid w:val="003E31DC"/>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BC2"/>
    <w:rsid w:val="003F1CDF"/>
    <w:rsid w:val="003F1F94"/>
    <w:rsid w:val="003F208E"/>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157"/>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EB3"/>
    <w:rsid w:val="00401156"/>
    <w:rsid w:val="00401291"/>
    <w:rsid w:val="004014BF"/>
    <w:rsid w:val="004016FF"/>
    <w:rsid w:val="004017CE"/>
    <w:rsid w:val="00401A67"/>
    <w:rsid w:val="00401C90"/>
    <w:rsid w:val="00402036"/>
    <w:rsid w:val="004024B7"/>
    <w:rsid w:val="004025B0"/>
    <w:rsid w:val="0040302D"/>
    <w:rsid w:val="00403204"/>
    <w:rsid w:val="0040331D"/>
    <w:rsid w:val="00403B60"/>
    <w:rsid w:val="00403C1E"/>
    <w:rsid w:val="00403E87"/>
    <w:rsid w:val="00404050"/>
    <w:rsid w:val="00404099"/>
    <w:rsid w:val="004040DB"/>
    <w:rsid w:val="0040448E"/>
    <w:rsid w:val="00404D24"/>
    <w:rsid w:val="004050A6"/>
    <w:rsid w:val="00405209"/>
    <w:rsid w:val="00405363"/>
    <w:rsid w:val="00405480"/>
    <w:rsid w:val="004056C2"/>
    <w:rsid w:val="00405766"/>
    <w:rsid w:val="004058B0"/>
    <w:rsid w:val="00405F36"/>
    <w:rsid w:val="00406532"/>
    <w:rsid w:val="00406C88"/>
    <w:rsid w:val="00406F7E"/>
    <w:rsid w:val="00406FE3"/>
    <w:rsid w:val="00407129"/>
    <w:rsid w:val="00407458"/>
    <w:rsid w:val="00407660"/>
    <w:rsid w:val="00407A22"/>
    <w:rsid w:val="00407A84"/>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AC"/>
    <w:rsid w:val="00415ACB"/>
    <w:rsid w:val="00415D53"/>
    <w:rsid w:val="00415E82"/>
    <w:rsid w:val="00415E8E"/>
    <w:rsid w:val="00416139"/>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C7F"/>
    <w:rsid w:val="00424F24"/>
    <w:rsid w:val="00424FB8"/>
    <w:rsid w:val="004250A5"/>
    <w:rsid w:val="00425162"/>
    <w:rsid w:val="00425734"/>
    <w:rsid w:val="0042597D"/>
    <w:rsid w:val="00425A6F"/>
    <w:rsid w:val="004262DB"/>
    <w:rsid w:val="004264BA"/>
    <w:rsid w:val="00426AEC"/>
    <w:rsid w:val="004274D5"/>
    <w:rsid w:val="00427524"/>
    <w:rsid w:val="004275A0"/>
    <w:rsid w:val="00427925"/>
    <w:rsid w:val="004279FC"/>
    <w:rsid w:val="00427AD2"/>
    <w:rsid w:val="00427AD4"/>
    <w:rsid w:val="00427B84"/>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10D8"/>
    <w:rsid w:val="00441447"/>
    <w:rsid w:val="0044190F"/>
    <w:rsid w:val="004420AB"/>
    <w:rsid w:val="004422CE"/>
    <w:rsid w:val="00442866"/>
    <w:rsid w:val="00442896"/>
    <w:rsid w:val="00442AA2"/>
    <w:rsid w:val="00442C34"/>
    <w:rsid w:val="00442E8F"/>
    <w:rsid w:val="00443201"/>
    <w:rsid w:val="00443694"/>
    <w:rsid w:val="0044413F"/>
    <w:rsid w:val="0044421B"/>
    <w:rsid w:val="00444402"/>
    <w:rsid w:val="00445205"/>
    <w:rsid w:val="00445269"/>
    <w:rsid w:val="004455DA"/>
    <w:rsid w:val="0044591E"/>
    <w:rsid w:val="00445D8C"/>
    <w:rsid w:val="0044636F"/>
    <w:rsid w:val="0044649B"/>
    <w:rsid w:val="004468D2"/>
    <w:rsid w:val="00446ABF"/>
    <w:rsid w:val="00447484"/>
    <w:rsid w:val="0044783A"/>
    <w:rsid w:val="00447A0F"/>
    <w:rsid w:val="00447C71"/>
    <w:rsid w:val="00447ED9"/>
    <w:rsid w:val="00450085"/>
    <w:rsid w:val="0045040F"/>
    <w:rsid w:val="00450430"/>
    <w:rsid w:val="00450971"/>
    <w:rsid w:val="004513F0"/>
    <w:rsid w:val="00451B11"/>
    <w:rsid w:val="00451F6A"/>
    <w:rsid w:val="00451F7F"/>
    <w:rsid w:val="00452076"/>
    <w:rsid w:val="0045231A"/>
    <w:rsid w:val="00452635"/>
    <w:rsid w:val="004529EF"/>
    <w:rsid w:val="00452B71"/>
    <w:rsid w:val="00453517"/>
    <w:rsid w:val="00453A1E"/>
    <w:rsid w:val="00453D36"/>
    <w:rsid w:val="00453D4F"/>
    <w:rsid w:val="00454269"/>
    <w:rsid w:val="0045446D"/>
    <w:rsid w:val="004544FB"/>
    <w:rsid w:val="0045462A"/>
    <w:rsid w:val="00454AFD"/>
    <w:rsid w:val="00454FB8"/>
    <w:rsid w:val="004550CE"/>
    <w:rsid w:val="00455B11"/>
    <w:rsid w:val="00455BBA"/>
    <w:rsid w:val="00455C1B"/>
    <w:rsid w:val="00455E3D"/>
    <w:rsid w:val="004560C4"/>
    <w:rsid w:val="00456728"/>
    <w:rsid w:val="00456799"/>
    <w:rsid w:val="0045698D"/>
    <w:rsid w:val="00456B17"/>
    <w:rsid w:val="00456D3E"/>
    <w:rsid w:val="00456D6F"/>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89"/>
    <w:rsid w:val="00462A65"/>
    <w:rsid w:val="00462C16"/>
    <w:rsid w:val="00462C61"/>
    <w:rsid w:val="00462F96"/>
    <w:rsid w:val="00463B4C"/>
    <w:rsid w:val="00463B93"/>
    <w:rsid w:val="00463F81"/>
    <w:rsid w:val="004647DF"/>
    <w:rsid w:val="00464820"/>
    <w:rsid w:val="00464B98"/>
    <w:rsid w:val="004653B4"/>
    <w:rsid w:val="0046574C"/>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40F9"/>
    <w:rsid w:val="00474134"/>
    <w:rsid w:val="004741BB"/>
    <w:rsid w:val="0047456F"/>
    <w:rsid w:val="00474887"/>
    <w:rsid w:val="00474ABC"/>
    <w:rsid w:val="00474AFE"/>
    <w:rsid w:val="00474CFC"/>
    <w:rsid w:val="00474E58"/>
    <w:rsid w:val="004751BE"/>
    <w:rsid w:val="00475375"/>
    <w:rsid w:val="0047556C"/>
    <w:rsid w:val="00475C14"/>
    <w:rsid w:val="00475DCC"/>
    <w:rsid w:val="00475F55"/>
    <w:rsid w:val="00476027"/>
    <w:rsid w:val="004761FA"/>
    <w:rsid w:val="0047636B"/>
    <w:rsid w:val="00476885"/>
    <w:rsid w:val="00476B94"/>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EA3"/>
    <w:rsid w:val="004840A8"/>
    <w:rsid w:val="00484139"/>
    <w:rsid w:val="004841CC"/>
    <w:rsid w:val="00484487"/>
    <w:rsid w:val="00484AB0"/>
    <w:rsid w:val="00484C9D"/>
    <w:rsid w:val="00484D62"/>
    <w:rsid w:val="00485689"/>
    <w:rsid w:val="004857A4"/>
    <w:rsid w:val="0048591A"/>
    <w:rsid w:val="0048601D"/>
    <w:rsid w:val="004864FB"/>
    <w:rsid w:val="0048671B"/>
    <w:rsid w:val="0048698D"/>
    <w:rsid w:val="00486C84"/>
    <w:rsid w:val="00486C8F"/>
    <w:rsid w:val="00486ECE"/>
    <w:rsid w:val="0048701C"/>
    <w:rsid w:val="00487123"/>
    <w:rsid w:val="004905A0"/>
    <w:rsid w:val="00490BB9"/>
    <w:rsid w:val="00490E47"/>
    <w:rsid w:val="0049134B"/>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5FF"/>
    <w:rsid w:val="004966F2"/>
    <w:rsid w:val="00496774"/>
    <w:rsid w:val="0049695E"/>
    <w:rsid w:val="00496B81"/>
    <w:rsid w:val="00496B97"/>
    <w:rsid w:val="004971AC"/>
    <w:rsid w:val="0049727A"/>
    <w:rsid w:val="00497B15"/>
    <w:rsid w:val="00497CF6"/>
    <w:rsid w:val="004A0258"/>
    <w:rsid w:val="004A027C"/>
    <w:rsid w:val="004A06A3"/>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BCC"/>
    <w:rsid w:val="004A4278"/>
    <w:rsid w:val="004A48B1"/>
    <w:rsid w:val="004A5647"/>
    <w:rsid w:val="004A57A5"/>
    <w:rsid w:val="004A5BC4"/>
    <w:rsid w:val="004A5D68"/>
    <w:rsid w:val="004A66D2"/>
    <w:rsid w:val="004A678F"/>
    <w:rsid w:val="004A6863"/>
    <w:rsid w:val="004A6E13"/>
    <w:rsid w:val="004A6F44"/>
    <w:rsid w:val="004A749B"/>
    <w:rsid w:val="004A7B12"/>
    <w:rsid w:val="004A7C42"/>
    <w:rsid w:val="004A7C82"/>
    <w:rsid w:val="004B003E"/>
    <w:rsid w:val="004B0603"/>
    <w:rsid w:val="004B0685"/>
    <w:rsid w:val="004B08DD"/>
    <w:rsid w:val="004B0FDD"/>
    <w:rsid w:val="004B1661"/>
    <w:rsid w:val="004B1706"/>
    <w:rsid w:val="004B1AED"/>
    <w:rsid w:val="004B1CA0"/>
    <w:rsid w:val="004B1CCB"/>
    <w:rsid w:val="004B231D"/>
    <w:rsid w:val="004B2564"/>
    <w:rsid w:val="004B28F6"/>
    <w:rsid w:val="004B2A38"/>
    <w:rsid w:val="004B2C3F"/>
    <w:rsid w:val="004B2DCD"/>
    <w:rsid w:val="004B3814"/>
    <w:rsid w:val="004B3A9E"/>
    <w:rsid w:val="004B3C61"/>
    <w:rsid w:val="004B3CA1"/>
    <w:rsid w:val="004B3F01"/>
    <w:rsid w:val="004B48BA"/>
    <w:rsid w:val="004B4E5D"/>
    <w:rsid w:val="004B5829"/>
    <w:rsid w:val="004B5ADD"/>
    <w:rsid w:val="004B5EEF"/>
    <w:rsid w:val="004B606C"/>
    <w:rsid w:val="004B60A2"/>
    <w:rsid w:val="004B674C"/>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651"/>
    <w:rsid w:val="004D1659"/>
    <w:rsid w:val="004D1DA0"/>
    <w:rsid w:val="004D229B"/>
    <w:rsid w:val="004D245B"/>
    <w:rsid w:val="004D24A4"/>
    <w:rsid w:val="004D2673"/>
    <w:rsid w:val="004D2A03"/>
    <w:rsid w:val="004D2DEE"/>
    <w:rsid w:val="004D2F63"/>
    <w:rsid w:val="004D3075"/>
    <w:rsid w:val="004D338D"/>
    <w:rsid w:val="004D3812"/>
    <w:rsid w:val="004D38A3"/>
    <w:rsid w:val="004D3DFB"/>
    <w:rsid w:val="004D3EBD"/>
    <w:rsid w:val="004D3F6B"/>
    <w:rsid w:val="004D4508"/>
    <w:rsid w:val="004D46EC"/>
    <w:rsid w:val="004D4D8A"/>
    <w:rsid w:val="004D5287"/>
    <w:rsid w:val="004D5A9A"/>
    <w:rsid w:val="004D5C6A"/>
    <w:rsid w:val="004D5DBA"/>
    <w:rsid w:val="004D5EE4"/>
    <w:rsid w:val="004D5F93"/>
    <w:rsid w:val="004D6577"/>
    <w:rsid w:val="004D6698"/>
    <w:rsid w:val="004D6CE7"/>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52ED"/>
    <w:rsid w:val="004E5A69"/>
    <w:rsid w:val="004E5E60"/>
    <w:rsid w:val="004E6111"/>
    <w:rsid w:val="004E6641"/>
    <w:rsid w:val="004E6727"/>
    <w:rsid w:val="004E689E"/>
    <w:rsid w:val="004E6C4D"/>
    <w:rsid w:val="004E6C62"/>
    <w:rsid w:val="004E6DEF"/>
    <w:rsid w:val="004E6F3A"/>
    <w:rsid w:val="004E7673"/>
    <w:rsid w:val="004E7958"/>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5A7"/>
    <w:rsid w:val="004F374D"/>
    <w:rsid w:val="004F3B0B"/>
    <w:rsid w:val="004F3C6E"/>
    <w:rsid w:val="004F47B9"/>
    <w:rsid w:val="004F4848"/>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301A"/>
    <w:rsid w:val="0050308F"/>
    <w:rsid w:val="005032DF"/>
    <w:rsid w:val="00503351"/>
    <w:rsid w:val="00503625"/>
    <w:rsid w:val="00503783"/>
    <w:rsid w:val="00503828"/>
    <w:rsid w:val="00503EB4"/>
    <w:rsid w:val="005040BE"/>
    <w:rsid w:val="0050420A"/>
    <w:rsid w:val="0050494A"/>
    <w:rsid w:val="00504B95"/>
    <w:rsid w:val="00504BE0"/>
    <w:rsid w:val="00504CC0"/>
    <w:rsid w:val="00504D1C"/>
    <w:rsid w:val="00504D4B"/>
    <w:rsid w:val="00505125"/>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84D"/>
    <w:rsid w:val="00522AAC"/>
    <w:rsid w:val="00523371"/>
    <w:rsid w:val="00523F8A"/>
    <w:rsid w:val="00524153"/>
    <w:rsid w:val="00524204"/>
    <w:rsid w:val="005242D4"/>
    <w:rsid w:val="005245A1"/>
    <w:rsid w:val="0052542D"/>
    <w:rsid w:val="0052554B"/>
    <w:rsid w:val="00525951"/>
    <w:rsid w:val="005259E9"/>
    <w:rsid w:val="00525EB1"/>
    <w:rsid w:val="00526284"/>
    <w:rsid w:val="005264A3"/>
    <w:rsid w:val="005265AF"/>
    <w:rsid w:val="005267F1"/>
    <w:rsid w:val="00526C47"/>
    <w:rsid w:val="0052702D"/>
    <w:rsid w:val="005278A9"/>
    <w:rsid w:val="005279D6"/>
    <w:rsid w:val="00527C08"/>
    <w:rsid w:val="00527DF6"/>
    <w:rsid w:val="00527F8C"/>
    <w:rsid w:val="00530056"/>
    <w:rsid w:val="0053036D"/>
    <w:rsid w:val="00530397"/>
    <w:rsid w:val="00530576"/>
    <w:rsid w:val="00530689"/>
    <w:rsid w:val="005309BF"/>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334"/>
    <w:rsid w:val="00533641"/>
    <w:rsid w:val="005338C3"/>
    <w:rsid w:val="00533AB6"/>
    <w:rsid w:val="005344E6"/>
    <w:rsid w:val="0053452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7A7"/>
    <w:rsid w:val="00537E8C"/>
    <w:rsid w:val="005401B6"/>
    <w:rsid w:val="005402EC"/>
    <w:rsid w:val="00540823"/>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207"/>
    <w:rsid w:val="0055029B"/>
    <w:rsid w:val="00550752"/>
    <w:rsid w:val="005507D6"/>
    <w:rsid w:val="00550B6F"/>
    <w:rsid w:val="005510E3"/>
    <w:rsid w:val="00551204"/>
    <w:rsid w:val="00551A6F"/>
    <w:rsid w:val="00552487"/>
    <w:rsid w:val="00552F83"/>
    <w:rsid w:val="00553252"/>
    <w:rsid w:val="005532FF"/>
    <w:rsid w:val="005534F0"/>
    <w:rsid w:val="00553C1A"/>
    <w:rsid w:val="00553D19"/>
    <w:rsid w:val="00553F71"/>
    <w:rsid w:val="005543F1"/>
    <w:rsid w:val="0055441B"/>
    <w:rsid w:val="005548CB"/>
    <w:rsid w:val="00554B1C"/>
    <w:rsid w:val="00554E15"/>
    <w:rsid w:val="00554EB5"/>
    <w:rsid w:val="00555921"/>
    <w:rsid w:val="00555CD2"/>
    <w:rsid w:val="00555E89"/>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62DD"/>
    <w:rsid w:val="00566693"/>
    <w:rsid w:val="00566927"/>
    <w:rsid w:val="0056694F"/>
    <w:rsid w:val="00566AB0"/>
    <w:rsid w:val="00566B48"/>
    <w:rsid w:val="00566FFC"/>
    <w:rsid w:val="005674DE"/>
    <w:rsid w:val="00567594"/>
    <w:rsid w:val="00567707"/>
    <w:rsid w:val="005702EE"/>
    <w:rsid w:val="0057033E"/>
    <w:rsid w:val="005705AF"/>
    <w:rsid w:val="00570738"/>
    <w:rsid w:val="0057074D"/>
    <w:rsid w:val="005709DC"/>
    <w:rsid w:val="00570AF0"/>
    <w:rsid w:val="00570C5B"/>
    <w:rsid w:val="00570D73"/>
    <w:rsid w:val="00570EF8"/>
    <w:rsid w:val="00571633"/>
    <w:rsid w:val="0057167E"/>
    <w:rsid w:val="00571853"/>
    <w:rsid w:val="00571AD8"/>
    <w:rsid w:val="00571C4A"/>
    <w:rsid w:val="00571D77"/>
    <w:rsid w:val="00571E92"/>
    <w:rsid w:val="0057250B"/>
    <w:rsid w:val="00572803"/>
    <w:rsid w:val="005729DA"/>
    <w:rsid w:val="00572FF4"/>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688"/>
    <w:rsid w:val="005779A1"/>
    <w:rsid w:val="00577B21"/>
    <w:rsid w:val="00577B57"/>
    <w:rsid w:val="00580049"/>
    <w:rsid w:val="00580143"/>
    <w:rsid w:val="005803B5"/>
    <w:rsid w:val="00580DCF"/>
    <w:rsid w:val="005810E7"/>
    <w:rsid w:val="00581229"/>
    <w:rsid w:val="005816DE"/>
    <w:rsid w:val="005816ED"/>
    <w:rsid w:val="00581809"/>
    <w:rsid w:val="005819EE"/>
    <w:rsid w:val="00582177"/>
    <w:rsid w:val="005821A0"/>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738B"/>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C34"/>
    <w:rsid w:val="005B6DDA"/>
    <w:rsid w:val="005B6F49"/>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215F"/>
    <w:rsid w:val="005C27A4"/>
    <w:rsid w:val="005C27D4"/>
    <w:rsid w:val="005C29F7"/>
    <w:rsid w:val="005C2A7E"/>
    <w:rsid w:val="005C2C99"/>
    <w:rsid w:val="005C30E6"/>
    <w:rsid w:val="005C330A"/>
    <w:rsid w:val="005C3DBF"/>
    <w:rsid w:val="005C40AA"/>
    <w:rsid w:val="005C40C9"/>
    <w:rsid w:val="005C4653"/>
    <w:rsid w:val="005C4A00"/>
    <w:rsid w:val="005C4ACE"/>
    <w:rsid w:val="005C4C97"/>
    <w:rsid w:val="005C55A6"/>
    <w:rsid w:val="005C5C65"/>
    <w:rsid w:val="005C6107"/>
    <w:rsid w:val="005C6121"/>
    <w:rsid w:val="005C61D2"/>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779"/>
    <w:rsid w:val="005D17D8"/>
    <w:rsid w:val="005D1895"/>
    <w:rsid w:val="005D1C49"/>
    <w:rsid w:val="005D1E78"/>
    <w:rsid w:val="005D2065"/>
    <w:rsid w:val="005D20A4"/>
    <w:rsid w:val="005D215B"/>
    <w:rsid w:val="005D21CA"/>
    <w:rsid w:val="005D2701"/>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30D"/>
    <w:rsid w:val="005D58B3"/>
    <w:rsid w:val="005D5A32"/>
    <w:rsid w:val="005D5C63"/>
    <w:rsid w:val="005D5D2B"/>
    <w:rsid w:val="005D6142"/>
    <w:rsid w:val="005D660E"/>
    <w:rsid w:val="005D6917"/>
    <w:rsid w:val="005D6B9B"/>
    <w:rsid w:val="005D71B9"/>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C0D"/>
    <w:rsid w:val="005E4CE8"/>
    <w:rsid w:val="005E4ECC"/>
    <w:rsid w:val="005E509D"/>
    <w:rsid w:val="005E50C9"/>
    <w:rsid w:val="005E50FC"/>
    <w:rsid w:val="005E5106"/>
    <w:rsid w:val="005E51F4"/>
    <w:rsid w:val="005E559F"/>
    <w:rsid w:val="005E5AC5"/>
    <w:rsid w:val="005E6271"/>
    <w:rsid w:val="005E758B"/>
    <w:rsid w:val="005E7865"/>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D59"/>
    <w:rsid w:val="005F5D93"/>
    <w:rsid w:val="005F6205"/>
    <w:rsid w:val="005F63DE"/>
    <w:rsid w:val="005F64F7"/>
    <w:rsid w:val="005F6577"/>
    <w:rsid w:val="005F6992"/>
    <w:rsid w:val="005F6B22"/>
    <w:rsid w:val="005F6C30"/>
    <w:rsid w:val="005F6E40"/>
    <w:rsid w:val="005F71CB"/>
    <w:rsid w:val="005F77AA"/>
    <w:rsid w:val="005F7836"/>
    <w:rsid w:val="005F794B"/>
    <w:rsid w:val="0060008D"/>
    <w:rsid w:val="006001E3"/>
    <w:rsid w:val="00600262"/>
    <w:rsid w:val="00600D2E"/>
    <w:rsid w:val="00600D8D"/>
    <w:rsid w:val="00600F52"/>
    <w:rsid w:val="006014DA"/>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A3"/>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4B7"/>
    <w:rsid w:val="0066370A"/>
    <w:rsid w:val="0066370B"/>
    <w:rsid w:val="00663B62"/>
    <w:rsid w:val="00663C07"/>
    <w:rsid w:val="00663D2F"/>
    <w:rsid w:val="0066475C"/>
    <w:rsid w:val="00665453"/>
    <w:rsid w:val="006655BD"/>
    <w:rsid w:val="006659FF"/>
    <w:rsid w:val="00666271"/>
    <w:rsid w:val="00666747"/>
    <w:rsid w:val="00666C7B"/>
    <w:rsid w:val="00666D1A"/>
    <w:rsid w:val="00666F5C"/>
    <w:rsid w:val="00666F7B"/>
    <w:rsid w:val="00667158"/>
    <w:rsid w:val="00667586"/>
    <w:rsid w:val="00667670"/>
    <w:rsid w:val="006678C7"/>
    <w:rsid w:val="006700D8"/>
    <w:rsid w:val="00670667"/>
    <w:rsid w:val="006707B1"/>
    <w:rsid w:val="006709BA"/>
    <w:rsid w:val="006709F1"/>
    <w:rsid w:val="006711DE"/>
    <w:rsid w:val="00671728"/>
    <w:rsid w:val="006718C7"/>
    <w:rsid w:val="006719B7"/>
    <w:rsid w:val="00671B05"/>
    <w:rsid w:val="00671B6A"/>
    <w:rsid w:val="00671CD8"/>
    <w:rsid w:val="0067208B"/>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2663"/>
    <w:rsid w:val="00682746"/>
    <w:rsid w:val="00682BDD"/>
    <w:rsid w:val="00682D02"/>
    <w:rsid w:val="00682D31"/>
    <w:rsid w:val="00683061"/>
    <w:rsid w:val="00683332"/>
    <w:rsid w:val="00683379"/>
    <w:rsid w:val="006837BD"/>
    <w:rsid w:val="00683A7F"/>
    <w:rsid w:val="00683AE6"/>
    <w:rsid w:val="00683ED2"/>
    <w:rsid w:val="0068445E"/>
    <w:rsid w:val="00684586"/>
    <w:rsid w:val="00684690"/>
    <w:rsid w:val="00684E75"/>
    <w:rsid w:val="00685223"/>
    <w:rsid w:val="0068537C"/>
    <w:rsid w:val="0068565D"/>
    <w:rsid w:val="006859B5"/>
    <w:rsid w:val="00685A13"/>
    <w:rsid w:val="00685E1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D0E"/>
    <w:rsid w:val="00695277"/>
    <w:rsid w:val="00695346"/>
    <w:rsid w:val="0069543A"/>
    <w:rsid w:val="00695542"/>
    <w:rsid w:val="00695737"/>
    <w:rsid w:val="00695849"/>
    <w:rsid w:val="006959B9"/>
    <w:rsid w:val="0069623A"/>
    <w:rsid w:val="0069661F"/>
    <w:rsid w:val="006966EB"/>
    <w:rsid w:val="00696946"/>
    <w:rsid w:val="006970E0"/>
    <w:rsid w:val="00697340"/>
    <w:rsid w:val="006974E4"/>
    <w:rsid w:val="00697709"/>
    <w:rsid w:val="0069775E"/>
    <w:rsid w:val="00697888"/>
    <w:rsid w:val="00697E1E"/>
    <w:rsid w:val="006A0093"/>
    <w:rsid w:val="006A0356"/>
    <w:rsid w:val="006A0536"/>
    <w:rsid w:val="006A062C"/>
    <w:rsid w:val="006A08D4"/>
    <w:rsid w:val="006A0A4E"/>
    <w:rsid w:val="006A0A5F"/>
    <w:rsid w:val="006A172E"/>
    <w:rsid w:val="006A17F3"/>
    <w:rsid w:val="006A1DC9"/>
    <w:rsid w:val="006A1EDC"/>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C7D"/>
    <w:rsid w:val="006B7C91"/>
    <w:rsid w:val="006B7F7D"/>
    <w:rsid w:val="006C0280"/>
    <w:rsid w:val="006C02C8"/>
    <w:rsid w:val="006C03B1"/>
    <w:rsid w:val="006C0639"/>
    <w:rsid w:val="006C06E5"/>
    <w:rsid w:val="006C0829"/>
    <w:rsid w:val="006C0B2C"/>
    <w:rsid w:val="006C0F60"/>
    <w:rsid w:val="006C11E9"/>
    <w:rsid w:val="006C11F2"/>
    <w:rsid w:val="006C1722"/>
    <w:rsid w:val="006C1818"/>
    <w:rsid w:val="006C1984"/>
    <w:rsid w:val="006C1A82"/>
    <w:rsid w:val="006C1AB1"/>
    <w:rsid w:val="006C1D05"/>
    <w:rsid w:val="006C1D7A"/>
    <w:rsid w:val="006C1FBA"/>
    <w:rsid w:val="006C2097"/>
    <w:rsid w:val="006C2298"/>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752"/>
    <w:rsid w:val="006C59A6"/>
    <w:rsid w:val="006C5AC4"/>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DA1"/>
    <w:rsid w:val="006E34E3"/>
    <w:rsid w:val="006E3621"/>
    <w:rsid w:val="006E36FC"/>
    <w:rsid w:val="006E391E"/>
    <w:rsid w:val="006E3DE9"/>
    <w:rsid w:val="006E4200"/>
    <w:rsid w:val="006E45CC"/>
    <w:rsid w:val="006E46C3"/>
    <w:rsid w:val="006E522D"/>
    <w:rsid w:val="006E53B0"/>
    <w:rsid w:val="006E5400"/>
    <w:rsid w:val="006E54F0"/>
    <w:rsid w:val="006E5B9F"/>
    <w:rsid w:val="006E5BEB"/>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5DC"/>
    <w:rsid w:val="006F27AD"/>
    <w:rsid w:val="006F2866"/>
    <w:rsid w:val="006F2DD2"/>
    <w:rsid w:val="006F3411"/>
    <w:rsid w:val="006F34B7"/>
    <w:rsid w:val="006F3635"/>
    <w:rsid w:val="006F3B6B"/>
    <w:rsid w:val="006F3F9D"/>
    <w:rsid w:val="006F4181"/>
    <w:rsid w:val="006F4624"/>
    <w:rsid w:val="006F46C8"/>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8C1"/>
    <w:rsid w:val="00701D27"/>
    <w:rsid w:val="00701F38"/>
    <w:rsid w:val="00701FD0"/>
    <w:rsid w:val="0070274A"/>
    <w:rsid w:val="00702931"/>
    <w:rsid w:val="00702BF8"/>
    <w:rsid w:val="00702DF9"/>
    <w:rsid w:val="00702EA6"/>
    <w:rsid w:val="00702F3C"/>
    <w:rsid w:val="00702F45"/>
    <w:rsid w:val="00703009"/>
    <w:rsid w:val="007034C2"/>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3D"/>
    <w:rsid w:val="0073594C"/>
    <w:rsid w:val="00735B25"/>
    <w:rsid w:val="00735B96"/>
    <w:rsid w:val="00735CA1"/>
    <w:rsid w:val="00736611"/>
    <w:rsid w:val="0073691D"/>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C2B"/>
    <w:rsid w:val="00742FD7"/>
    <w:rsid w:val="0074331B"/>
    <w:rsid w:val="00743360"/>
    <w:rsid w:val="00744017"/>
    <w:rsid w:val="007444CC"/>
    <w:rsid w:val="00744806"/>
    <w:rsid w:val="00744B9D"/>
    <w:rsid w:val="00744C8B"/>
    <w:rsid w:val="00744E1D"/>
    <w:rsid w:val="00744F7F"/>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252"/>
    <w:rsid w:val="00761328"/>
    <w:rsid w:val="0076140B"/>
    <w:rsid w:val="00761DE1"/>
    <w:rsid w:val="0076273D"/>
    <w:rsid w:val="00762968"/>
    <w:rsid w:val="00763231"/>
    <w:rsid w:val="007632E3"/>
    <w:rsid w:val="007639EE"/>
    <w:rsid w:val="00763F49"/>
    <w:rsid w:val="00764322"/>
    <w:rsid w:val="00764507"/>
    <w:rsid w:val="00764567"/>
    <w:rsid w:val="007646DC"/>
    <w:rsid w:val="007648D6"/>
    <w:rsid w:val="00764A8E"/>
    <w:rsid w:val="00765138"/>
    <w:rsid w:val="0076514F"/>
    <w:rsid w:val="00765331"/>
    <w:rsid w:val="007655FF"/>
    <w:rsid w:val="00765635"/>
    <w:rsid w:val="0076632D"/>
    <w:rsid w:val="007664B7"/>
    <w:rsid w:val="0076669D"/>
    <w:rsid w:val="00766763"/>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80029"/>
    <w:rsid w:val="007802DE"/>
    <w:rsid w:val="00780548"/>
    <w:rsid w:val="0078081D"/>
    <w:rsid w:val="00780E55"/>
    <w:rsid w:val="00780F4F"/>
    <w:rsid w:val="007811ED"/>
    <w:rsid w:val="0078124B"/>
    <w:rsid w:val="0078177C"/>
    <w:rsid w:val="00781A7E"/>
    <w:rsid w:val="00781B7F"/>
    <w:rsid w:val="00781C06"/>
    <w:rsid w:val="00781D27"/>
    <w:rsid w:val="00781FA5"/>
    <w:rsid w:val="00782220"/>
    <w:rsid w:val="007823DD"/>
    <w:rsid w:val="007824AC"/>
    <w:rsid w:val="007824C9"/>
    <w:rsid w:val="0078253A"/>
    <w:rsid w:val="00782663"/>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E9E"/>
    <w:rsid w:val="00787271"/>
    <w:rsid w:val="0078748A"/>
    <w:rsid w:val="007876C0"/>
    <w:rsid w:val="007876E0"/>
    <w:rsid w:val="00787736"/>
    <w:rsid w:val="00787E65"/>
    <w:rsid w:val="00787F6D"/>
    <w:rsid w:val="00790190"/>
    <w:rsid w:val="00790830"/>
    <w:rsid w:val="00790F8F"/>
    <w:rsid w:val="007912D5"/>
    <w:rsid w:val="00791584"/>
    <w:rsid w:val="007918F5"/>
    <w:rsid w:val="00791AAE"/>
    <w:rsid w:val="00792028"/>
    <w:rsid w:val="00792370"/>
    <w:rsid w:val="0079241E"/>
    <w:rsid w:val="00792882"/>
    <w:rsid w:val="00792ABD"/>
    <w:rsid w:val="00792B9A"/>
    <w:rsid w:val="00792D7C"/>
    <w:rsid w:val="00792DD4"/>
    <w:rsid w:val="007938C1"/>
    <w:rsid w:val="00793C61"/>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9B"/>
    <w:rsid w:val="00796CF0"/>
    <w:rsid w:val="00796E13"/>
    <w:rsid w:val="00796E83"/>
    <w:rsid w:val="0079743A"/>
    <w:rsid w:val="00797630"/>
    <w:rsid w:val="0079774E"/>
    <w:rsid w:val="00797846"/>
    <w:rsid w:val="00797E86"/>
    <w:rsid w:val="00797F00"/>
    <w:rsid w:val="00797F01"/>
    <w:rsid w:val="00797FF9"/>
    <w:rsid w:val="007A01D8"/>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EAA"/>
    <w:rsid w:val="007B0725"/>
    <w:rsid w:val="007B07A2"/>
    <w:rsid w:val="007B0DFC"/>
    <w:rsid w:val="007B0E18"/>
    <w:rsid w:val="007B0E27"/>
    <w:rsid w:val="007B0E65"/>
    <w:rsid w:val="007B111A"/>
    <w:rsid w:val="007B1654"/>
    <w:rsid w:val="007B1DB3"/>
    <w:rsid w:val="007B1EA3"/>
    <w:rsid w:val="007B269B"/>
    <w:rsid w:val="007B2B17"/>
    <w:rsid w:val="007B3233"/>
    <w:rsid w:val="007B3248"/>
    <w:rsid w:val="007B3364"/>
    <w:rsid w:val="007B3B9F"/>
    <w:rsid w:val="007B3EB8"/>
    <w:rsid w:val="007B3ED2"/>
    <w:rsid w:val="007B419A"/>
    <w:rsid w:val="007B4EAA"/>
    <w:rsid w:val="007B4FC2"/>
    <w:rsid w:val="007B50CE"/>
    <w:rsid w:val="007B51D9"/>
    <w:rsid w:val="007B581C"/>
    <w:rsid w:val="007B59A1"/>
    <w:rsid w:val="007B5B87"/>
    <w:rsid w:val="007B5C80"/>
    <w:rsid w:val="007B5ED3"/>
    <w:rsid w:val="007B6DD4"/>
    <w:rsid w:val="007B6EEE"/>
    <w:rsid w:val="007B739D"/>
    <w:rsid w:val="007B7475"/>
    <w:rsid w:val="007B75EF"/>
    <w:rsid w:val="007B7669"/>
    <w:rsid w:val="007B786A"/>
    <w:rsid w:val="007B7AE7"/>
    <w:rsid w:val="007B7B11"/>
    <w:rsid w:val="007C002B"/>
    <w:rsid w:val="007C0048"/>
    <w:rsid w:val="007C0122"/>
    <w:rsid w:val="007C09AA"/>
    <w:rsid w:val="007C0D0A"/>
    <w:rsid w:val="007C0F41"/>
    <w:rsid w:val="007C105E"/>
    <w:rsid w:val="007C1270"/>
    <w:rsid w:val="007C191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14F0"/>
    <w:rsid w:val="007D16B8"/>
    <w:rsid w:val="007D16EE"/>
    <w:rsid w:val="007D1CB1"/>
    <w:rsid w:val="007D1EB7"/>
    <w:rsid w:val="007D2797"/>
    <w:rsid w:val="007D29D7"/>
    <w:rsid w:val="007D32FB"/>
    <w:rsid w:val="007D3E5E"/>
    <w:rsid w:val="007D3F49"/>
    <w:rsid w:val="007D403C"/>
    <w:rsid w:val="007D4659"/>
    <w:rsid w:val="007D4675"/>
    <w:rsid w:val="007D473E"/>
    <w:rsid w:val="007D48AE"/>
    <w:rsid w:val="007D4B69"/>
    <w:rsid w:val="007D4BC2"/>
    <w:rsid w:val="007D53DF"/>
    <w:rsid w:val="007D5624"/>
    <w:rsid w:val="007D5A0C"/>
    <w:rsid w:val="007D5A68"/>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B52"/>
    <w:rsid w:val="007E0DE9"/>
    <w:rsid w:val="007E0EB6"/>
    <w:rsid w:val="007E0F3E"/>
    <w:rsid w:val="007E0F6F"/>
    <w:rsid w:val="007E1036"/>
    <w:rsid w:val="007E1085"/>
    <w:rsid w:val="007E1CF2"/>
    <w:rsid w:val="007E1D00"/>
    <w:rsid w:val="007E1ECC"/>
    <w:rsid w:val="007E263A"/>
    <w:rsid w:val="007E2839"/>
    <w:rsid w:val="007E2BFA"/>
    <w:rsid w:val="007E2CCA"/>
    <w:rsid w:val="007E2E61"/>
    <w:rsid w:val="007E3133"/>
    <w:rsid w:val="007E352D"/>
    <w:rsid w:val="007E3CFE"/>
    <w:rsid w:val="007E41C5"/>
    <w:rsid w:val="007E4203"/>
    <w:rsid w:val="007E4E19"/>
    <w:rsid w:val="007E4E5D"/>
    <w:rsid w:val="007E55C6"/>
    <w:rsid w:val="007E5AC0"/>
    <w:rsid w:val="007E5F28"/>
    <w:rsid w:val="007E5F6B"/>
    <w:rsid w:val="007E5FCE"/>
    <w:rsid w:val="007E6048"/>
    <w:rsid w:val="007E692D"/>
    <w:rsid w:val="007E699C"/>
    <w:rsid w:val="007E6A1C"/>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2ADE"/>
    <w:rsid w:val="00822B47"/>
    <w:rsid w:val="00822E7B"/>
    <w:rsid w:val="0082341F"/>
    <w:rsid w:val="00823744"/>
    <w:rsid w:val="0082376C"/>
    <w:rsid w:val="00823B09"/>
    <w:rsid w:val="00823B8D"/>
    <w:rsid w:val="00823F46"/>
    <w:rsid w:val="00824296"/>
    <w:rsid w:val="008242FA"/>
    <w:rsid w:val="00824990"/>
    <w:rsid w:val="00824CC1"/>
    <w:rsid w:val="008251A4"/>
    <w:rsid w:val="008251CE"/>
    <w:rsid w:val="00825901"/>
    <w:rsid w:val="00825BDD"/>
    <w:rsid w:val="00825F17"/>
    <w:rsid w:val="0082633D"/>
    <w:rsid w:val="0082643D"/>
    <w:rsid w:val="008265C4"/>
    <w:rsid w:val="008266B2"/>
    <w:rsid w:val="008266E2"/>
    <w:rsid w:val="00826721"/>
    <w:rsid w:val="00826AE2"/>
    <w:rsid w:val="00826C5E"/>
    <w:rsid w:val="00826EEF"/>
    <w:rsid w:val="008271B5"/>
    <w:rsid w:val="008272C4"/>
    <w:rsid w:val="00827B24"/>
    <w:rsid w:val="008302C1"/>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591C"/>
    <w:rsid w:val="00835C7E"/>
    <w:rsid w:val="00836164"/>
    <w:rsid w:val="00836328"/>
    <w:rsid w:val="00836789"/>
    <w:rsid w:val="00836CED"/>
    <w:rsid w:val="00836F50"/>
    <w:rsid w:val="00837732"/>
    <w:rsid w:val="00837BA5"/>
    <w:rsid w:val="00837F28"/>
    <w:rsid w:val="00837FA2"/>
    <w:rsid w:val="00840027"/>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97E"/>
    <w:rsid w:val="00847006"/>
    <w:rsid w:val="0084709E"/>
    <w:rsid w:val="008472DD"/>
    <w:rsid w:val="008479A8"/>
    <w:rsid w:val="008479E9"/>
    <w:rsid w:val="00847C82"/>
    <w:rsid w:val="00847EFE"/>
    <w:rsid w:val="008500B7"/>
    <w:rsid w:val="0085015B"/>
    <w:rsid w:val="0085070B"/>
    <w:rsid w:val="00850725"/>
    <w:rsid w:val="008507A8"/>
    <w:rsid w:val="00850C7A"/>
    <w:rsid w:val="008511F5"/>
    <w:rsid w:val="0085144D"/>
    <w:rsid w:val="008517C2"/>
    <w:rsid w:val="0085189C"/>
    <w:rsid w:val="0085228D"/>
    <w:rsid w:val="008525A9"/>
    <w:rsid w:val="00852E69"/>
    <w:rsid w:val="00852F72"/>
    <w:rsid w:val="0085306C"/>
    <w:rsid w:val="00853169"/>
    <w:rsid w:val="008536CE"/>
    <w:rsid w:val="00853975"/>
    <w:rsid w:val="008539D1"/>
    <w:rsid w:val="00853C4C"/>
    <w:rsid w:val="0085422A"/>
    <w:rsid w:val="00854488"/>
    <w:rsid w:val="008547D2"/>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7206"/>
    <w:rsid w:val="0085727D"/>
    <w:rsid w:val="0085775C"/>
    <w:rsid w:val="0085782C"/>
    <w:rsid w:val="0085797A"/>
    <w:rsid w:val="00857B7C"/>
    <w:rsid w:val="0086012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342"/>
    <w:rsid w:val="00874506"/>
    <w:rsid w:val="00874CAE"/>
    <w:rsid w:val="00874FFC"/>
    <w:rsid w:val="008755FE"/>
    <w:rsid w:val="00875ADF"/>
    <w:rsid w:val="00875B27"/>
    <w:rsid w:val="008760A0"/>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E73"/>
    <w:rsid w:val="008851C1"/>
    <w:rsid w:val="008851CB"/>
    <w:rsid w:val="00885389"/>
    <w:rsid w:val="008857F3"/>
    <w:rsid w:val="00885B75"/>
    <w:rsid w:val="00885D04"/>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611"/>
    <w:rsid w:val="008946D4"/>
    <w:rsid w:val="0089499B"/>
    <w:rsid w:val="00894B57"/>
    <w:rsid w:val="00894C02"/>
    <w:rsid w:val="00894D7F"/>
    <w:rsid w:val="00895184"/>
    <w:rsid w:val="008951D5"/>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2BE"/>
    <w:rsid w:val="008A3FD4"/>
    <w:rsid w:val="008A4594"/>
    <w:rsid w:val="008A4816"/>
    <w:rsid w:val="008A4917"/>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E91"/>
    <w:rsid w:val="008B1018"/>
    <w:rsid w:val="008B13D0"/>
    <w:rsid w:val="008B17FF"/>
    <w:rsid w:val="008B1E81"/>
    <w:rsid w:val="008B2273"/>
    <w:rsid w:val="008B2403"/>
    <w:rsid w:val="008B2659"/>
    <w:rsid w:val="008B2CA0"/>
    <w:rsid w:val="008B3519"/>
    <w:rsid w:val="008B3F21"/>
    <w:rsid w:val="008B427F"/>
    <w:rsid w:val="008B436F"/>
    <w:rsid w:val="008B47AA"/>
    <w:rsid w:val="008B493E"/>
    <w:rsid w:val="008B53A2"/>
    <w:rsid w:val="008B551E"/>
    <w:rsid w:val="008B5709"/>
    <w:rsid w:val="008B5ACA"/>
    <w:rsid w:val="008B621D"/>
    <w:rsid w:val="008B66BF"/>
    <w:rsid w:val="008B671E"/>
    <w:rsid w:val="008B6A29"/>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E13"/>
    <w:rsid w:val="008C320E"/>
    <w:rsid w:val="008C3260"/>
    <w:rsid w:val="008C32F4"/>
    <w:rsid w:val="008C3333"/>
    <w:rsid w:val="008C36DD"/>
    <w:rsid w:val="008C3B25"/>
    <w:rsid w:val="008C3BC4"/>
    <w:rsid w:val="008C4908"/>
    <w:rsid w:val="008C4BA3"/>
    <w:rsid w:val="008C4C4B"/>
    <w:rsid w:val="008C4E88"/>
    <w:rsid w:val="008C4EFD"/>
    <w:rsid w:val="008C4F02"/>
    <w:rsid w:val="008C53E5"/>
    <w:rsid w:val="008C5A0D"/>
    <w:rsid w:val="008C64B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250"/>
    <w:rsid w:val="008D1436"/>
    <w:rsid w:val="008D170D"/>
    <w:rsid w:val="008D1D5A"/>
    <w:rsid w:val="008D1DF1"/>
    <w:rsid w:val="008D1F85"/>
    <w:rsid w:val="008D2170"/>
    <w:rsid w:val="008D21AA"/>
    <w:rsid w:val="008D27B4"/>
    <w:rsid w:val="008D291D"/>
    <w:rsid w:val="008D2AEB"/>
    <w:rsid w:val="008D2BD0"/>
    <w:rsid w:val="008D2BE6"/>
    <w:rsid w:val="008D2D18"/>
    <w:rsid w:val="008D331B"/>
    <w:rsid w:val="008D38DE"/>
    <w:rsid w:val="008D3ABB"/>
    <w:rsid w:val="008D3D93"/>
    <w:rsid w:val="008D4841"/>
    <w:rsid w:val="008D4BED"/>
    <w:rsid w:val="008D4F57"/>
    <w:rsid w:val="008D5684"/>
    <w:rsid w:val="008D56E3"/>
    <w:rsid w:val="008D583B"/>
    <w:rsid w:val="008D5C96"/>
    <w:rsid w:val="008D6012"/>
    <w:rsid w:val="008D62FC"/>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5C3"/>
    <w:rsid w:val="008F3D64"/>
    <w:rsid w:val="008F3DD0"/>
    <w:rsid w:val="008F4138"/>
    <w:rsid w:val="008F428C"/>
    <w:rsid w:val="008F43E7"/>
    <w:rsid w:val="008F45D0"/>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117E"/>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BC6"/>
    <w:rsid w:val="00912E18"/>
    <w:rsid w:val="00912E4D"/>
    <w:rsid w:val="0091312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25"/>
    <w:rsid w:val="009200C5"/>
    <w:rsid w:val="00920464"/>
    <w:rsid w:val="009208D9"/>
    <w:rsid w:val="00920A21"/>
    <w:rsid w:val="00920A62"/>
    <w:rsid w:val="00920BED"/>
    <w:rsid w:val="00921293"/>
    <w:rsid w:val="00921441"/>
    <w:rsid w:val="00921911"/>
    <w:rsid w:val="00921BD2"/>
    <w:rsid w:val="00921DDC"/>
    <w:rsid w:val="009220CA"/>
    <w:rsid w:val="009223AD"/>
    <w:rsid w:val="009223BC"/>
    <w:rsid w:val="009223CB"/>
    <w:rsid w:val="009224C7"/>
    <w:rsid w:val="00922A2F"/>
    <w:rsid w:val="00922A5B"/>
    <w:rsid w:val="00922BE4"/>
    <w:rsid w:val="00922E0F"/>
    <w:rsid w:val="00923246"/>
    <w:rsid w:val="009232E3"/>
    <w:rsid w:val="009238C2"/>
    <w:rsid w:val="00923D1E"/>
    <w:rsid w:val="00924192"/>
    <w:rsid w:val="0092442A"/>
    <w:rsid w:val="00924555"/>
    <w:rsid w:val="009245EF"/>
    <w:rsid w:val="009247E4"/>
    <w:rsid w:val="00924DD8"/>
    <w:rsid w:val="009252C0"/>
    <w:rsid w:val="00925FFF"/>
    <w:rsid w:val="00926031"/>
    <w:rsid w:val="0092680D"/>
    <w:rsid w:val="009269FD"/>
    <w:rsid w:val="00926D02"/>
    <w:rsid w:val="00926D2E"/>
    <w:rsid w:val="00926E36"/>
    <w:rsid w:val="0092702B"/>
    <w:rsid w:val="009274C8"/>
    <w:rsid w:val="009276D1"/>
    <w:rsid w:val="00927B63"/>
    <w:rsid w:val="00927CB1"/>
    <w:rsid w:val="00927E03"/>
    <w:rsid w:val="00930080"/>
    <w:rsid w:val="009300D3"/>
    <w:rsid w:val="00930378"/>
    <w:rsid w:val="0093037B"/>
    <w:rsid w:val="009303D9"/>
    <w:rsid w:val="00930B7C"/>
    <w:rsid w:val="00930BC5"/>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61F8"/>
    <w:rsid w:val="00946671"/>
    <w:rsid w:val="0094669D"/>
    <w:rsid w:val="00946965"/>
    <w:rsid w:val="00946A18"/>
    <w:rsid w:val="00946BDD"/>
    <w:rsid w:val="00947296"/>
    <w:rsid w:val="009472CD"/>
    <w:rsid w:val="00947AF8"/>
    <w:rsid w:val="009502C8"/>
    <w:rsid w:val="00950610"/>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31A4"/>
    <w:rsid w:val="009534F3"/>
    <w:rsid w:val="009536EC"/>
    <w:rsid w:val="00953BE7"/>
    <w:rsid w:val="00953D89"/>
    <w:rsid w:val="00953F0D"/>
    <w:rsid w:val="00954494"/>
    <w:rsid w:val="009544A8"/>
    <w:rsid w:val="009544D0"/>
    <w:rsid w:val="009549C7"/>
    <w:rsid w:val="00954D3B"/>
    <w:rsid w:val="00954E64"/>
    <w:rsid w:val="0095537E"/>
    <w:rsid w:val="00955F59"/>
    <w:rsid w:val="00955FE1"/>
    <w:rsid w:val="00956530"/>
    <w:rsid w:val="009568D0"/>
    <w:rsid w:val="009568F1"/>
    <w:rsid w:val="00956E21"/>
    <w:rsid w:val="00957024"/>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DBD"/>
    <w:rsid w:val="00965ED8"/>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4ED"/>
    <w:rsid w:val="00987635"/>
    <w:rsid w:val="0098764F"/>
    <w:rsid w:val="009876F8"/>
    <w:rsid w:val="0098774D"/>
    <w:rsid w:val="00987EDE"/>
    <w:rsid w:val="009902ED"/>
    <w:rsid w:val="009903CF"/>
    <w:rsid w:val="00990637"/>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1529"/>
    <w:rsid w:val="009A1675"/>
    <w:rsid w:val="009A168F"/>
    <w:rsid w:val="009A1A6F"/>
    <w:rsid w:val="009A2141"/>
    <w:rsid w:val="009A2613"/>
    <w:rsid w:val="009A2798"/>
    <w:rsid w:val="009A2FAC"/>
    <w:rsid w:val="009A37A4"/>
    <w:rsid w:val="009A397C"/>
    <w:rsid w:val="009A39C2"/>
    <w:rsid w:val="009A3DD1"/>
    <w:rsid w:val="009A3DDA"/>
    <w:rsid w:val="009A3EFB"/>
    <w:rsid w:val="009A474F"/>
    <w:rsid w:val="009A4873"/>
    <w:rsid w:val="009A48A1"/>
    <w:rsid w:val="009A4A43"/>
    <w:rsid w:val="009A4DAA"/>
    <w:rsid w:val="009A4ECE"/>
    <w:rsid w:val="009A6705"/>
    <w:rsid w:val="009A6B5E"/>
    <w:rsid w:val="009A6C88"/>
    <w:rsid w:val="009A6D3F"/>
    <w:rsid w:val="009A7140"/>
    <w:rsid w:val="009A75B3"/>
    <w:rsid w:val="009A7CE4"/>
    <w:rsid w:val="009B00E2"/>
    <w:rsid w:val="009B0565"/>
    <w:rsid w:val="009B05B4"/>
    <w:rsid w:val="009B066F"/>
    <w:rsid w:val="009B07A7"/>
    <w:rsid w:val="009B09EA"/>
    <w:rsid w:val="009B0A6F"/>
    <w:rsid w:val="009B0AC7"/>
    <w:rsid w:val="009B0C29"/>
    <w:rsid w:val="009B0DB2"/>
    <w:rsid w:val="009B0F35"/>
    <w:rsid w:val="009B0FD2"/>
    <w:rsid w:val="009B108C"/>
    <w:rsid w:val="009B1246"/>
    <w:rsid w:val="009B13C5"/>
    <w:rsid w:val="009B153C"/>
    <w:rsid w:val="009B1882"/>
    <w:rsid w:val="009B196E"/>
    <w:rsid w:val="009B1C8F"/>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E84"/>
    <w:rsid w:val="009B5065"/>
    <w:rsid w:val="009B512D"/>
    <w:rsid w:val="009B51A4"/>
    <w:rsid w:val="009B52CC"/>
    <w:rsid w:val="009B5660"/>
    <w:rsid w:val="009B5707"/>
    <w:rsid w:val="009B5827"/>
    <w:rsid w:val="009B5AD7"/>
    <w:rsid w:val="009B5BF0"/>
    <w:rsid w:val="009B5E4C"/>
    <w:rsid w:val="009B5E91"/>
    <w:rsid w:val="009B6156"/>
    <w:rsid w:val="009B64E8"/>
    <w:rsid w:val="009B652C"/>
    <w:rsid w:val="009B6571"/>
    <w:rsid w:val="009B6C85"/>
    <w:rsid w:val="009B6CA6"/>
    <w:rsid w:val="009B747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AB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A29"/>
    <w:rsid w:val="009D3B63"/>
    <w:rsid w:val="009D416D"/>
    <w:rsid w:val="009D463A"/>
    <w:rsid w:val="009D481C"/>
    <w:rsid w:val="009D539A"/>
    <w:rsid w:val="009D5647"/>
    <w:rsid w:val="009D58EC"/>
    <w:rsid w:val="009D5CAE"/>
    <w:rsid w:val="009D5F44"/>
    <w:rsid w:val="009D61DD"/>
    <w:rsid w:val="009D63CB"/>
    <w:rsid w:val="009D70F2"/>
    <w:rsid w:val="009D7454"/>
    <w:rsid w:val="009D747A"/>
    <w:rsid w:val="009D77AA"/>
    <w:rsid w:val="009D77B3"/>
    <w:rsid w:val="009D7974"/>
    <w:rsid w:val="009D7C08"/>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2037"/>
    <w:rsid w:val="009E25BC"/>
    <w:rsid w:val="009E276A"/>
    <w:rsid w:val="009E2B5B"/>
    <w:rsid w:val="009E2DC5"/>
    <w:rsid w:val="009E3F84"/>
    <w:rsid w:val="009E4234"/>
    <w:rsid w:val="009E47BF"/>
    <w:rsid w:val="009E4F4D"/>
    <w:rsid w:val="009E522A"/>
    <w:rsid w:val="009E5298"/>
    <w:rsid w:val="009E52E9"/>
    <w:rsid w:val="009E58A1"/>
    <w:rsid w:val="009E5970"/>
    <w:rsid w:val="009E5AE7"/>
    <w:rsid w:val="009E5B77"/>
    <w:rsid w:val="009E5D30"/>
    <w:rsid w:val="009E6166"/>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FFC"/>
    <w:rsid w:val="009F307B"/>
    <w:rsid w:val="009F3771"/>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C86"/>
    <w:rsid w:val="00A15159"/>
    <w:rsid w:val="00A1593F"/>
    <w:rsid w:val="00A15C06"/>
    <w:rsid w:val="00A167DC"/>
    <w:rsid w:val="00A16865"/>
    <w:rsid w:val="00A169CC"/>
    <w:rsid w:val="00A16C0C"/>
    <w:rsid w:val="00A17986"/>
    <w:rsid w:val="00A17C49"/>
    <w:rsid w:val="00A17D34"/>
    <w:rsid w:val="00A20012"/>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3349"/>
    <w:rsid w:val="00A33CB2"/>
    <w:rsid w:val="00A33CDF"/>
    <w:rsid w:val="00A347CA"/>
    <w:rsid w:val="00A34955"/>
    <w:rsid w:val="00A34A96"/>
    <w:rsid w:val="00A34D0B"/>
    <w:rsid w:val="00A350E6"/>
    <w:rsid w:val="00A3553D"/>
    <w:rsid w:val="00A357C0"/>
    <w:rsid w:val="00A35822"/>
    <w:rsid w:val="00A35AE0"/>
    <w:rsid w:val="00A35EEB"/>
    <w:rsid w:val="00A36448"/>
    <w:rsid w:val="00A36982"/>
    <w:rsid w:val="00A36BF9"/>
    <w:rsid w:val="00A36DB5"/>
    <w:rsid w:val="00A37418"/>
    <w:rsid w:val="00A37906"/>
    <w:rsid w:val="00A379EC"/>
    <w:rsid w:val="00A37D2D"/>
    <w:rsid w:val="00A37E3E"/>
    <w:rsid w:val="00A4008C"/>
    <w:rsid w:val="00A40889"/>
    <w:rsid w:val="00A40931"/>
    <w:rsid w:val="00A40DF0"/>
    <w:rsid w:val="00A40E67"/>
    <w:rsid w:val="00A4101F"/>
    <w:rsid w:val="00A412E2"/>
    <w:rsid w:val="00A413A6"/>
    <w:rsid w:val="00A420FC"/>
    <w:rsid w:val="00A423F2"/>
    <w:rsid w:val="00A423F6"/>
    <w:rsid w:val="00A42561"/>
    <w:rsid w:val="00A42A1A"/>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A8"/>
    <w:rsid w:val="00A4745E"/>
    <w:rsid w:val="00A50087"/>
    <w:rsid w:val="00A5018A"/>
    <w:rsid w:val="00A50800"/>
    <w:rsid w:val="00A50817"/>
    <w:rsid w:val="00A50836"/>
    <w:rsid w:val="00A50E4C"/>
    <w:rsid w:val="00A51061"/>
    <w:rsid w:val="00A51607"/>
    <w:rsid w:val="00A516EE"/>
    <w:rsid w:val="00A51ACA"/>
    <w:rsid w:val="00A51C89"/>
    <w:rsid w:val="00A51DFB"/>
    <w:rsid w:val="00A51FE1"/>
    <w:rsid w:val="00A5232E"/>
    <w:rsid w:val="00A52E49"/>
    <w:rsid w:val="00A531D5"/>
    <w:rsid w:val="00A533C9"/>
    <w:rsid w:val="00A53444"/>
    <w:rsid w:val="00A534B1"/>
    <w:rsid w:val="00A534C4"/>
    <w:rsid w:val="00A535B3"/>
    <w:rsid w:val="00A536CA"/>
    <w:rsid w:val="00A53D4C"/>
    <w:rsid w:val="00A54156"/>
    <w:rsid w:val="00A54281"/>
    <w:rsid w:val="00A5444E"/>
    <w:rsid w:val="00A54FB3"/>
    <w:rsid w:val="00A55674"/>
    <w:rsid w:val="00A55B15"/>
    <w:rsid w:val="00A55DB7"/>
    <w:rsid w:val="00A55F73"/>
    <w:rsid w:val="00A566DF"/>
    <w:rsid w:val="00A567E1"/>
    <w:rsid w:val="00A569B3"/>
    <w:rsid w:val="00A56C02"/>
    <w:rsid w:val="00A578C1"/>
    <w:rsid w:val="00A578C2"/>
    <w:rsid w:val="00A57BA6"/>
    <w:rsid w:val="00A57C77"/>
    <w:rsid w:val="00A57F1F"/>
    <w:rsid w:val="00A57F68"/>
    <w:rsid w:val="00A60021"/>
    <w:rsid w:val="00A609AE"/>
    <w:rsid w:val="00A60BE6"/>
    <w:rsid w:val="00A60F0F"/>
    <w:rsid w:val="00A60F8A"/>
    <w:rsid w:val="00A610FB"/>
    <w:rsid w:val="00A612E7"/>
    <w:rsid w:val="00A61A9C"/>
    <w:rsid w:val="00A61B88"/>
    <w:rsid w:val="00A61EF4"/>
    <w:rsid w:val="00A621C1"/>
    <w:rsid w:val="00A62243"/>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7E3"/>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9D6"/>
    <w:rsid w:val="00A73092"/>
    <w:rsid w:val="00A7345B"/>
    <w:rsid w:val="00A73594"/>
    <w:rsid w:val="00A735A4"/>
    <w:rsid w:val="00A73881"/>
    <w:rsid w:val="00A7392F"/>
    <w:rsid w:val="00A73A89"/>
    <w:rsid w:val="00A73B06"/>
    <w:rsid w:val="00A73E51"/>
    <w:rsid w:val="00A74077"/>
    <w:rsid w:val="00A74130"/>
    <w:rsid w:val="00A74404"/>
    <w:rsid w:val="00A7448C"/>
    <w:rsid w:val="00A74790"/>
    <w:rsid w:val="00A74C45"/>
    <w:rsid w:val="00A74F20"/>
    <w:rsid w:val="00A75344"/>
    <w:rsid w:val="00A755E7"/>
    <w:rsid w:val="00A75641"/>
    <w:rsid w:val="00A757F5"/>
    <w:rsid w:val="00A75D69"/>
    <w:rsid w:val="00A763FB"/>
    <w:rsid w:val="00A7652A"/>
    <w:rsid w:val="00A76814"/>
    <w:rsid w:val="00A76F35"/>
    <w:rsid w:val="00A770DE"/>
    <w:rsid w:val="00A773A0"/>
    <w:rsid w:val="00A7748A"/>
    <w:rsid w:val="00A7787B"/>
    <w:rsid w:val="00A778B4"/>
    <w:rsid w:val="00A77D2D"/>
    <w:rsid w:val="00A77EC2"/>
    <w:rsid w:val="00A80754"/>
    <w:rsid w:val="00A807EA"/>
    <w:rsid w:val="00A80B8A"/>
    <w:rsid w:val="00A80F2E"/>
    <w:rsid w:val="00A81C50"/>
    <w:rsid w:val="00A81D9F"/>
    <w:rsid w:val="00A81FC7"/>
    <w:rsid w:val="00A821AD"/>
    <w:rsid w:val="00A82D76"/>
    <w:rsid w:val="00A82E5C"/>
    <w:rsid w:val="00A8308C"/>
    <w:rsid w:val="00A83538"/>
    <w:rsid w:val="00A83724"/>
    <w:rsid w:val="00A837ED"/>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C0A"/>
    <w:rsid w:val="00AA2D45"/>
    <w:rsid w:val="00AA2FA6"/>
    <w:rsid w:val="00AA3391"/>
    <w:rsid w:val="00AA34EC"/>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C70"/>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616"/>
    <w:rsid w:val="00AC6976"/>
    <w:rsid w:val="00AC6E78"/>
    <w:rsid w:val="00AC74B8"/>
    <w:rsid w:val="00AC76B2"/>
    <w:rsid w:val="00AC77D7"/>
    <w:rsid w:val="00AD00E5"/>
    <w:rsid w:val="00AD00FD"/>
    <w:rsid w:val="00AD0A18"/>
    <w:rsid w:val="00AD0DA7"/>
    <w:rsid w:val="00AD0E77"/>
    <w:rsid w:val="00AD0F9A"/>
    <w:rsid w:val="00AD1254"/>
    <w:rsid w:val="00AD127C"/>
    <w:rsid w:val="00AD13A7"/>
    <w:rsid w:val="00AD1516"/>
    <w:rsid w:val="00AD18AA"/>
    <w:rsid w:val="00AD2862"/>
    <w:rsid w:val="00AD2911"/>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7DD"/>
    <w:rsid w:val="00AF292A"/>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61DB"/>
    <w:rsid w:val="00AF63AE"/>
    <w:rsid w:val="00AF68ED"/>
    <w:rsid w:val="00AF6D86"/>
    <w:rsid w:val="00AF6DB8"/>
    <w:rsid w:val="00AF725C"/>
    <w:rsid w:val="00AF751E"/>
    <w:rsid w:val="00AF7641"/>
    <w:rsid w:val="00B00163"/>
    <w:rsid w:val="00B001D8"/>
    <w:rsid w:val="00B002AD"/>
    <w:rsid w:val="00B00428"/>
    <w:rsid w:val="00B0049B"/>
    <w:rsid w:val="00B0064E"/>
    <w:rsid w:val="00B00B15"/>
    <w:rsid w:val="00B00CFF"/>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FC2"/>
    <w:rsid w:val="00B1128F"/>
    <w:rsid w:val="00B11834"/>
    <w:rsid w:val="00B119ED"/>
    <w:rsid w:val="00B11A41"/>
    <w:rsid w:val="00B11AA4"/>
    <w:rsid w:val="00B11F99"/>
    <w:rsid w:val="00B1208D"/>
    <w:rsid w:val="00B122E2"/>
    <w:rsid w:val="00B1264B"/>
    <w:rsid w:val="00B12738"/>
    <w:rsid w:val="00B127FE"/>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AFF"/>
    <w:rsid w:val="00B24B19"/>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63B"/>
    <w:rsid w:val="00B33662"/>
    <w:rsid w:val="00B33F17"/>
    <w:rsid w:val="00B33F1C"/>
    <w:rsid w:val="00B3416A"/>
    <w:rsid w:val="00B34216"/>
    <w:rsid w:val="00B342F1"/>
    <w:rsid w:val="00B34D30"/>
    <w:rsid w:val="00B34E05"/>
    <w:rsid w:val="00B350B9"/>
    <w:rsid w:val="00B3540C"/>
    <w:rsid w:val="00B35564"/>
    <w:rsid w:val="00B35701"/>
    <w:rsid w:val="00B35BBB"/>
    <w:rsid w:val="00B35D34"/>
    <w:rsid w:val="00B360BC"/>
    <w:rsid w:val="00B36153"/>
    <w:rsid w:val="00B3660E"/>
    <w:rsid w:val="00B3666F"/>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B78"/>
    <w:rsid w:val="00B41BAC"/>
    <w:rsid w:val="00B42129"/>
    <w:rsid w:val="00B42314"/>
    <w:rsid w:val="00B4289B"/>
    <w:rsid w:val="00B42D35"/>
    <w:rsid w:val="00B43287"/>
    <w:rsid w:val="00B436BD"/>
    <w:rsid w:val="00B43A67"/>
    <w:rsid w:val="00B43FA2"/>
    <w:rsid w:val="00B448DB"/>
    <w:rsid w:val="00B44B80"/>
    <w:rsid w:val="00B45782"/>
    <w:rsid w:val="00B4581C"/>
    <w:rsid w:val="00B45A28"/>
    <w:rsid w:val="00B45A3D"/>
    <w:rsid w:val="00B45E4F"/>
    <w:rsid w:val="00B46197"/>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9F3"/>
    <w:rsid w:val="00B65A30"/>
    <w:rsid w:val="00B65A92"/>
    <w:rsid w:val="00B65C48"/>
    <w:rsid w:val="00B65FF7"/>
    <w:rsid w:val="00B66623"/>
    <w:rsid w:val="00B66E89"/>
    <w:rsid w:val="00B67342"/>
    <w:rsid w:val="00B67437"/>
    <w:rsid w:val="00B67AB0"/>
    <w:rsid w:val="00B67B16"/>
    <w:rsid w:val="00B67C07"/>
    <w:rsid w:val="00B67C7E"/>
    <w:rsid w:val="00B70654"/>
    <w:rsid w:val="00B711A5"/>
    <w:rsid w:val="00B712E6"/>
    <w:rsid w:val="00B7153D"/>
    <w:rsid w:val="00B71F9A"/>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578B"/>
    <w:rsid w:val="00B857F6"/>
    <w:rsid w:val="00B85837"/>
    <w:rsid w:val="00B8591E"/>
    <w:rsid w:val="00B8594A"/>
    <w:rsid w:val="00B85F81"/>
    <w:rsid w:val="00B86B34"/>
    <w:rsid w:val="00B86C32"/>
    <w:rsid w:val="00B871BA"/>
    <w:rsid w:val="00B8728F"/>
    <w:rsid w:val="00B872E1"/>
    <w:rsid w:val="00B8745F"/>
    <w:rsid w:val="00B87629"/>
    <w:rsid w:val="00B87859"/>
    <w:rsid w:val="00B878A0"/>
    <w:rsid w:val="00B90E58"/>
    <w:rsid w:val="00B91048"/>
    <w:rsid w:val="00B91765"/>
    <w:rsid w:val="00B91AB4"/>
    <w:rsid w:val="00B91BD5"/>
    <w:rsid w:val="00B91C1B"/>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F3D"/>
    <w:rsid w:val="00B950AE"/>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FA1"/>
    <w:rsid w:val="00BA0781"/>
    <w:rsid w:val="00BA0DBA"/>
    <w:rsid w:val="00BA104E"/>
    <w:rsid w:val="00BA146A"/>
    <w:rsid w:val="00BA194A"/>
    <w:rsid w:val="00BA1C0B"/>
    <w:rsid w:val="00BA1CFB"/>
    <w:rsid w:val="00BA1E23"/>
    <w:rsid w:val="00BA20DB"/>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704"/>
    <w:rsid w:val="00BB67C1"/>
    <w:rsid w:val="00BB6D72"/>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258"/>
    <w:rsid w:val="00BC340E"/>
    <w:rsid w:val="00BC346F"/>
    <w:rsid w:val="00BC39A7"/>
    <w:rsid w:val="00BC41E6"/>
    <w:rsid w:val="00BC4857"/>
    <w:rsid w:val="00BC4B74"/>
    <w:rsid w:val="00BC51E4"/>
    <w:rsid w:val="00BC570D"/>
    <w:rsid w:val="00BC574F"/>
    <w:rsid w:val="00BC5989"/>
    <w:rsid w:val="00BC5C7A"/>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F"/>
    <w:rsid w:val="00BD1795"/>
    <w:rsid w:val="00BD2082"/>
    <w:rsid w:val="00BD25F9"/>
    <w:rsid w:val="00BD2B88"/>
    <w:rsid w:val="00BD2F12"/>
    <w:rsid w:val="00BD3179"/>
    <w:rsid w:val="00BD343E"/>
    <w:rsid w:val="00BD3564"/>
    <w:rsid w:val="00BD3B53"/>
    <w:rsid w:val="00BD3CC8"/>
    <w:rsid w:val="00BD4971"/>
    <w:rsid w:val="00BD49E9"/>
    <w:rsid w:val="00BD4A37"/>
    <w:rsid w:val="00BD4E6B"/>
    <w:rsid w:val="00BD56B9"/>
    <w:rsid w:val="00BD5973"/>
    <w:rsid w:val="00BD6001"/>
    <w:rsid w:val="00BD6013"/>
    <w:rsid w:val="00BD644D"/>
    <w:rsid w:val="00BD64A5"/>
    <w:rsid w:val="00BD6591"/>
    <w:rsid w:val="00BD6AAB"/>
    <w:rsid w:val="00BD6AB8"/>
    <w:rsid w:val="00BD73C3"/>
    <w:rsid w:val="00BD741D"/>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B27"/>
    <w:rsid w:val="00BE6B91"/>
    <w:rsid w:val="00BE6E7F"/>
    <w:rsid w:val="00BE7629"/>
    <w:rsid w:val="00BF0CEC"/>
    <w:rsid w:val="00BF1134"/>
    <w:rsid w:val="00BF1598"/>
    <w:rsid w:val="00BF172A"/>
    <w:rsid w:val="00BF1CF6"/>
    <w:rsid w:val="00BF21F8"/>
    <w:rsid w:val="00BF24D2"/>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90A"/>
    <w:rsid w:val="00BF5BDA"/>
    <w:rsid w:val="00BF5E73"/>
    <w:rsid w:val="00BF6055"/>
    <w:rsid w:val="00BF6082"/>
    <w:rsid w:val="00BF61C3"/>
    <w:rsid w:val="00BF61FC"/>
    <w:rsid w:val="00BF64AF"/>
    <w:rsid w:val="00BF65DA"/>
    <w:rsid w:val="00BF6980"/>
    <w:rsid w:val="00C001E9"/>
    <w:rsid w:val="00C0083E"/>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2CF"/>
    <w:rsid w:val="00C05301"/>
    <w:rsid w:val="00C05CBC"/>
    <w:rsid w:val="00C05FEF"/>
    <w:rsid w:val="00C061DB"/>
    <w:rsid w:val="00C06573"/>
    <w:rsid w:val="00C06B56"/>
    <w:rsid w:val="00C06F2B"/>
    <w:rsid w:val="00C07209"/>
    <w:rsid w:val="00C07234"/>
    <w:rsid w:val="00C07411"/>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6513"/>
    <w:rsid w:val="00C1654C"/>
    <w:rsid w:val="00C16A39"/>
    <w:rsid w:val="00C16BD3"/>
    <w:rsid w:val="00C16E7E"/>
    <w:rsid w:val="00C16F17"/>
    <w:rsid w:val="00C1705D"/>
    <w:rsid w:val="00C1705E"/>
    <w:rsid w:val="00C17326"/>
    <w:rsid w:val="00C175F4"/>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6DB"/>
    <w:rsid w:val="00C2770F"/>
    <w:rsid w:val="00C2775E"/>
    <w:rsid w:val="00C27F99"/>
    <w:rsid w:val="00C305DA"/>
    <w:rsid w:val="00C30EA2"/>
    <w:rsid w:val="00C30FC7"/>
    <w:rsid w:val="00C31393"/>
    <w:rsid w:val="00C313AC"/>
    <w:rsid w:val="00C31452"/>
    <w:rsid w:val="00C31719"/>
    <w:rsid w:val="00C31836"/>
    <w:rsid w:val="00C318E8"/>
    <w:rsid w:val="00C31ADD"/>
    <w:rsid w:val="00C31C7B"/>
    <w:rsid w:val="00C31D3E"/>
    <w:rsid w:val="00C3229F"/>
    <w:rsid w:val="00C3242F"/>
    <w:rsid w:val="00C3290F"/>
    <w:rsid w:val="00C32948"/>
    <w:rsid w:val="00C32964"/>
    <w:rsid w:val="00C33149"/>
    <w:rsid w:val="00C333EB"/>
    <w:rsid w:val="00C335B5"/>
    <w:rsid w:val="00C33932"/>
    <w:rsid w:val="00C33AFD"/>
    <w:rsid w:val="00C33DAD"/>
    <w:rsid w:val="00C33DD1"/>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400B8"/>
    <w:rsid w:val="00C4010E"/>
    <w:rsid w:val="00C40673"/>
    <w:rsid w:val="00C406CF"/>
    <w:rsid w:val="00C408DF"/>
    <w:rsid w:val="00C409CC"/>
    <w:rsid w:val="00C40A75"/>
    <w:rsid w:val="00C40C41"/>
    <w:rsid w:val="00C40F6B"/>
    <w:rsid w:val="00C41360"/>
    <w:rsid w:val="00C41382"/>
    <w:rsid w:val="00C41521"/>
    <w:rsid w:val="00C42026"/>
    <w:rsid w:val="00C427FF"/>
    <w:rsid w:val="00C42D54"/>
    <w:rsid w:val="00C42FD2"/>
    <w:rsid w:val="00C43647"/>
    <w:rsid w:val="00C43A80"/>
    <w:rsid w:val="00C443D1"/>
    <w:rsid w:val="00C445F7"/>
    <w:rsid w:val="00C446C4"/>
    <w:rsid w:val="00C448E1"/>
    <w:rsid w:val="00C4497B"/>
    <w:rsid w:val="00C44B04"/>
    <w:rsid w:val="00C4531C"/>
    <w:rsid w:val="00C45906"/>
    <w:rsid w:val="00C45B7C"/>
    <w:rsid w:val="00C45BDC"/>
    <w:rsid w:val="00C45FE3"/>
    <w:rsid w:val="00C46191"/>
    <w:rsid w:val="00C464C4"/>
    <w:rsid w:val="00C464D5"/>
    <w:rsid w:val="00C46C1B"/>
    <w:rsid w:val="00C46CEF"/>
    <w:rsid w:val="00C4789A"/>
    <w:rsid w:val="00C479C8"/>
    <w:rsid w:val="00C47A31"/>
    <w:rsid w:val="00C47A37"/>
    <w:rsid w:val="00C47D99"/>
    <w:rsid w:val="00C501D9"/>
    <w:rsid w:val="00C50446"/>
    <w:rsid w:val="00C50746"/>
    <w:rsid w:val="00C50C2A"/>
    <w:rsid w:val="00C50C50"/>
    <w:rsid w:val="00C50D28"/>
    <w:rsid w:val="00C51388"/>
    <w:rsid w:val="00C5159B"/>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107"/>
    <w:rsid w:val="00C57238"/>
    <w:rsid w:val="00C5781B"/>
    <w:rsid w:val="00C5796B"/>
    <w:rsid w:val="00C57D02"/>
    <w:rsid w:val="00C57E63"/>
    <w:rsid w:val="00C6022E"/>
    <w:rsid w:val="00C60287"/>
    <w:rsid w:val="00C6090B"/>
    <w:rsid w:val="00C609B9"/>
    <w:rsid w:val="00C60D8C"/>
    <w:rsid w:val="00C611E6"/>
    <w:rsid w:val="00C61839"/>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B74"/>
    <w:rsid w:val="00C70D9F"/>
    <w:rsid w:val="00C70F53"/>
    <w:rsid w:val="00C714B3"/>
    <w:rsid w:val="00C71820"/>
    <w:rsid w:val="00C71C0D"/>
    <w:rsid w:val="00C71D48"/>
    <w:rsid w:val="00C71E02"/>
    <w:rsid w:val="00C723D6"/>
    <w:rsid w:val="00C723F7"/>
    <w:rsid w:val="00C727BC"/>
    <w:rsid w:val="00C73F18"/>
    <w:rsid w:val="00C74168"/>
    <w:rsid w:val="00C74781"/>
    <w:rsid w:val="00C74B04"/>
    <w:rsid w:val="00C74BE6"/>
    <w:rsid w:val="00C74EBC"/>
    <w:rsid w:val="00C74FDB"/>
    <w:rsid w:val="00C74FF9"/>
    <w:rsid w:val="00C75053"/>
    <w:rsid w:val="00C75124"/>
    <w:rsid w:val="00C75190"/>
    <w:rsid w:val="00C7527E"/>
    <w:rsid w:val="00C75345"/>
    <w:rsid w:val="00C759B2"/>
    <w:rsid w:val="00C75E14"/>
    <w:rsid w:val="00C76424"/>
    <w:rsid w:val="00C764A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2174"/>
    <w:rsid w:val="00C829DB"/>
    <w:rsid w:val="00C82B8C"/>
    <w:rsid w:val="00C83845"/>
    <w:rsid w:val="00C83CC3"/>
    <w:rsid w:val="00C84044"/>
    <w:rsid w:val="00C841EC"/>
    <w:rsid w:val="00C84261"/>
    <w:rsid w:val="00C84269"/>
    <w:rsid w:val="00C844C0"/>
    <w:rsid w:val="00C84630"/>
    <w:rsid w:val="00C848D3"/>
    <w:rsid w:val="00C85213"/>
    <w:rsid w:val="00C85AFA"/>
    <w:rsid w:val="00C86044"/>
    <w:rsid w:val="00C86EAE"/>
    <w:rsid w:val="00C87584"/>
    <w:rsid w:val="00C875DB"/>
    <w:rsid w:val="00C8785C"/>
    <w:rsid w:val="00C87ACD"/>
    <w:rsid w:val="00C87B00"/>
    <w:rsid w:val="00C87CE6"/>
    <w:rsid w:val="00C87E03"/>
    <w:rsid w:val="00C901BE"/>
    <w:rsid w:val="00C911F2"/>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976"/>
    <w:rsid w:val="00CA1A9C"/>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63"/>
    <w:rsid w:val="00CA5DF0"/>
    <w:rsid w:val="00CA60C3"/>
    <w:rsid w:val="00CA6331"/>
    <w:rsid w:val="00CA66A8"/>
    <w:rsid w:val="00CA6711"/>
    <w:rsid w:val="00CA6D65"/>
    <w:rsid w:val="00CA7133"/>
    <w:rsid w:val="00CA7257"/>
    <w:rsid w:val="00CA7402"/>
    <w:rsid w:val="00CA769F"/>
    <w:rsid w:val="00CA7B98"/>
    <w:rsid w:val="00CA7BBB"/>
    <w:rsid w:val="00CA7BF8"/>
    <w:rsid w:val="00CA7CF5"/>
    <w:rsid w:val="00CB067D"/>
    <w:rsid w:val="00CB08C8"/>
    <w:rsid w:val="00CB09D4"/>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8"/>
    <w:rsid w:val="00CB4A82"/>
    <w:rsid w:val="00CB4F34"/>
    <w:rsid w:val="00CB4F9F"/>
    <w:rsid w:val="00CB5044"/>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18D"/>
    <w:rsid w:val="00CC253F"/>
    <w:rsid w:val="00CC272F"/>
    <w:rsid w:val="00CC2BEA"/>
    <w:rsid w:val="00CC35D0"/>
    <w:rsid w:val="00CC35EC"/>
    <w:rsid w:val="00CC3A36"/>
    <w:rsid w:val="00CC3D03"/>
    <w:rsid w:val="00CC3F8A"/>
    <w:rsid w:val="00CC4139"/>
    <w:rsid w:val="00CC4358"/>
    <w:rsid w:val="00CC44D9"/>
    <w:rsid w:val="00CC4602"/>
    <w:rsid w:val="00CC4997"/>
    <w:rsid w:val="00CC4CC9"/>
    <w:rsid w:val="00CC4E96"/>
    <w:rsid w:val="00CC4F9B"/>
    <w:rsid w:val="00CC5391"/>
    <w:rsid w:val="00CC53E6"/>
    <w:rsid w:val="00CC55BD"/>
    <w:rsid w:val="00CC58C9"/>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94D"/>
    <w:rsid w:val="00CD0BFB"/>
    <w:rsid w:val="00CD0EB5"/>
    <w:rsid w:val="00CD0F42"/>
    <w:rsid w:val="00CD123D"/>
    <w:rsid w:val="00CD1276"/>
    <w:rsid w:val="00CD159C"/>
    <w:rsid w:val="00CD16FD"/>
    <w:rsid w:val="00CD1AC0"/>
    <w:rsid w:val="00CD2149"/>
    <w:rsid w:val="00CD22EE"/>
    <w:rsid w:val="00CD27EE"/>
    <w:rsid w:val="00CD2A5A"/>
    <w:rsid w:val="00CD2AD1"/>
    <w:rsid w:val="00CD2BBE"/>
    <w:rsid w:val="00CD2BE3"/>
    <w:rsid w:val="00CD2D9B"/>
    <w:rsid w:val="00CD38BD"/>
    <w:rsid w:val="00CD3968"/>
    <w:rsid w:val="00CD3AA1"/>
    <w:rsid w:val="00CD4511"/>
    <w:rsid w:val="00CD4940"/>
    <w:rsid w:val="00CD49DF"/>
    <w:rsid w:val="00CD4DD2"/>
    <w:rsid w:val="00CD52BA"/>
    <w:rsid w:val="00CD58EB"/>
    <w:rsid w:val="00CD66AA"/>
    <w:rsid w:val="00CD6B6B"/>
    <w:rsid w:val="00CD6CDB"/>
    <w:rsid w:val="00CD7021"/>
    <w:rsid w:val="00CD70EC"/>
    <w:rsid w:val="00CD711D"/>
    <w:rsid w:val="00CD7468"/>
    <w:rsid w:val="00CD74DD"/>
    <w:rsid w:val="00CD75D5"/>
    <w:rsid w:val="00CD75F1"/>
    <w:rsid w:val="00CD778D"/>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690A"/>
    <w:rsid w:val="00CE6F3C"/>
    <w:rsid w:val="00CE779D"/>
    <w:rsid w:val="00CE78F8"/>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E2A"/>
    <w:rsid w:val="00D07E72"/>
    <w:rsid w:val="00D07EBC"/>
    <w:rsid w:val="00D07F15"/>
    <w:rsid w:val="00D1000C"/>
    <w:rsid w:val="00D10714"/>
    <w:rsid w:val="00D10955"/>
    <w:rsid w:val="00D1096C"/>
    <w:rsid w:val="00D10A8F"/>
    <w:rsid w:val="00D11422"/>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F17"/>
    <w:rsid w:val="00D15FC3"/>
    <w:rsid w:val="00D1649F"/>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163"/>
    <w:rsid w:val="00D30229"/>
    <w:rsid w:val="00D30267"/>
    <w:rsid w:val="00D3040B"/>
    <w:rsid w:val="00D305A0"/>
    <w:rsid w:val="00D30936"/>
    <w:rsid w:val="00D30DBC"/>
    <w:rsid w:val="00D30E41"/>
    <w:rsid w:val="00D3160B"/>
    <w:rsid w:val="00D31B0E"/>
    <w:rsid w:val="00D31F45"/>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60E1"/>
    <w:rsid w:val="00D362FC"/>
    <w:rsid w:val="00D364C6"/>
    <w:rsid w:val="00D36545"/>
    <w:rsid w:val="00D3656C"/>
    <w:rsid w:val="00D3662C"/>
    <w:rsid w:val="00D368B3"/>
    <w:rsid w:val="00D36C77"/>
    <w:rsid w:val="00D36C96"/>
    <w:rsid w:val="00D36F90"/>
    <w:rsid w:val="00D3718E"/>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49A"/>
    <w:rsid w:val="00D46532"/>
    <w:rsid w:val="00D46C6B"/>
    <w:rsid w:val="00D46F5A"/>
    <w:rsid w:val="00D47E07"/>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7F"/>
    <w:rsid w:val="00D54AA2"/>
    <w:rsid w:val="00D55008"/>
    <w:rsid w:val="00D5521B"/>
    <w:rsid w:val="00D552D9"/>
    <w:rsid w:val="00D55734"/>
    <w:rsid w:val="00D55ADF"/>
    <w:rsid w:val="00D55C09"/>
    <w:rsid w:val="00D55F7E"/>
    <w:rsid w:val="00D55FAE"/>
    <w:rsid w:val="00D55FB9"/>
    <w:rsid w:val="00D56042"/>
    <w:rsid w:val="00D56268"/>
    <w:rsid w:val="00D564AF"/>
    <w:rsid w:val="00D56BF0"/>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458"/>
    <w:rsid w:val="00D6496A"/>
    <w:rsid w:val="00D649FA"/>
    <w:rsid w:val="00D64A63"/>
    <w:rsid w:val="00D64AA5"/>
    <w:rsid w:val="00D64B59"/>
    <w:rsid w:val="00D650E1"/>
    <w:rsid w:val="00D653DE"/>
    <w:rsid w:val="00D654B2"/>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83"/>
    <w:rsid w:val="00D76FBD"/>
    <w:rsid w:val="00D7772F"/>
    <w:rsid w:val="00D77755"/>
    <w:rsid w:val="00D779E0"/>
    <w:rsid w:val="00D77E21"/>
    <w:rsid w:val="00D8026F"/>
    <w:rsid w:val="00D804A7"/>
    <w:rsid w:val="00D8082B"/>
    <w:rsid w:val="00D8096C"/>
    <w:rsid w:val="00D80B68"/>
    <w:rsid w:val="00D80C53"/>
    <w:rsid w:val="00D8127B"/>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B2F"/>
    <w:rsid w:val="00D86C1F"/>
    <w:rsid w:val="00D86D60"/>
    <w:rsid w:val="00D86DF0"/>
    <w:rsid w:val="00D870F6"/>
    <w:rsid w:val="00D873FD"/>
    <w:rsid w:val="00D87448"/>
    <w:rsid w:val="00D87479"/>
    <w:rsid w:val="00D875FE"/>
    <w:rsid w:val="00D87D78"/>
    <w:rsid w:val="00D90059"/>
    <w:rsid w:val="00D90227"/>
    <w:rsid w:val="00D90235"/>
    <w:rsid w:val="00D90276"/>
    <w:rsid w:val="00D908A1"/>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F06"/>
    <w:rsid w:val="00DA0FB8"/>
    <w:rsid w:val="00DA107F"/>
    <w:rsid w:val="00DA10BC"/>
    <w:rsid w:val="00DA1E92"/>
    <w:rsid w:val="00DA1F19"/>
    <w:rsid w:val="00DA201A"/>
    <w:rsid w:val="00DA2100"/>
    <w:rsid w:val="00DA255A"/>
    <w:rsid w:val="00DA25C5"/>
    <w:rsid w:val="00DA2732"/>
    <w:rsid w:val="00DA2877"/>
    <w:rsid w:val="00DA293A"/>
    <w:rsid w:val="00DA295F"/>
    <w:rsid w:val="00DA2B95"/>
    <w:rsid w:val="00DA2E76"/>
    <w:rsid w:val="00DA2E9F"/>
    <w:rsid w:val="00DA2EB2"/>
    <w:rsid w:val="00DA2FBD"/>
    <w:rsid w:val="00DA3104"/>
    <w:rsid w:val="00DA3188"/>
    <w:rsid w:val="00DA32A3"/>
    <w:rsid w:val="00DA37BD"/>
    <w:rsid w:val="00DA3A61"/>
    <w:rsid w:val="00DA3A74"/>
    <w:rsid w:val="00DA3DB5"/>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8"/>
    <w:rsid w:val="00DE2D17"/>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CC9"/>
    <w:rsid w:val="00E066AE"/>
    <w:rsid w:val="00E067B9"/>
    <w:rsid w:val="00E070C7"/>
    <w:rsid w:val="00E0710D"/>
    <w:rsid w:val="00E072D3"/>
    <w:rsid w:val="00E07394"/>
    <w:rsid w:val="00E074B6"/>
    <w:rsid w:val="00E07673"/>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B1"/>
    <w:rsid w:val="00E17BF3"/>
    <w:rsid w:val="00E200D0"/>
    <w:rsid w:val="00E20950"/>
    <w:rsid w:val="00E20D52"/>
    <w:rsid w:val="00E21051"/>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B52"/>
    <w:rsid w:val="00E22BAC"/>
    <w:rsid w:val="00E2347F"/>
    <w:rsid w:val="00E23861"/>
    <w:rsid w:val="00E23B33"/>
    <w:rsid w:val="00E23CCC"/>
    <w:rsid w:val="00E2411A"/>
    <w:rsid w:val="00E24208"/>
    <w:rsid w:val="00E2431B"/>
    <w:rsid w:val="00E244F0"/>
    <w:rsid w:val="00E24F40"/>
    <w:rsid w:val="00E25043"/>
    <w:rsid w:val="00E250DD"/>
    <w:rsid w:val="00E2514A"/>
    <w:rsid w:val="00E25205"/>
    <w:rsid w:val="00E252BC"/>
    <w:rsid w:val="00E258BC"/>
    <w:rsid w:val="00E25EBF"/>
    <w:rsid w:val="00E26993"/>
    <w:rsid w:val="00E26B59"/>
    <w:rsid w:val="00E26DFD"/>
    <w:rsid w:val="00E270ED"/>
    <w:rsid w:val="00E27189"/>
    <w:rsid w:val="00E2720C"/>
    <w:rsid w:val="00E274C6"/>
    <w:rsid w:val="00E27522"/>
    <w:rsid w:val="00E27560"/>
    <w:rsid w:val="00E276F7"/>
    <w:rsid w:val="00E2786E"/>
    <w:rsid w:val="00E27922"/>
    <w:rsid w:val="00E27BCA"/>
    <w:rsid w:val="00E27D9D"/>
    <w:rsid w:val="00E27F29"/>
    <w:rsid w:val="00E300A0"/>
    <w:rsid w:val="00E3019C"/>
    <w:rsid w:val="00E301D0"/>
    <w:rsid w:val="00E304E1"/>
    <w:rsid w:val="00E30A15"/>
    <w:rsid w:val="00E30B30"/>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E00"/>
    <w:rsid w:val="00E47FA6"/>
    <w:rsid w:val="00E50681"/>
    <w:rsid w:val="00E50CF2"/>
    <w:rsid w:val="00E510C9"/>
    <w:rsid w:val="00E51125"/>
    <w:rsid w:val="00E51353"/>
    <w:rsid w:val="00E513B4"/>
    <w:rsid w:val="00E51BF9"/>
    <w:rsid w:val="00E5225A"/>
    <w:rsid w:val="00E52698"/>
    <w:rsid w:val="00E526B8"/>
    <w:rsid w:val="00E52EE1"/>
    <w:rsid w:val="00E52F3E"/>
    <w:rsid w:val="00E534FC"/>
    <w:rsid w:val="00E53983"/>
    <w:rsid w:val="00E53CF0"/>
    <w:rsid w:val="00E540F6"/>
    <w:rsid w:val="00E54307"/>
    <w:rsid w:val="00E54851"/>
    <w:rsid w:val="00E549F7"/>
    <w:rsid w:val="00E54A54"/>
    <w:rsid w:val="00E54D75"/>
    <w:rsid w:val="00E550E7"/>
    <w:rsid w:val="00E55125"/>
    <w:rsid w:val="00E557BB"/>
    <w:rsid w:val="00E55AAA"/>
    <w:rsid w:val="00E55D16"/>
    <w:rsid w:val="00E5645A"/>
    <w:rsid w:val="00E566C4"/>
    <w:rsid w:val="00E56852"/>
    <w:rsid w:val="00E56973"/>
    <w:rsid w:val="00E5734D"/>
    <w:rsid w:val="00E577E3"/>
    <w:rsid w:val="00E578A2"/>
    <w:rsid w:val="00E57D3C"/>
    <w:rsid w:val="00E57E5C"/>
    <w:rsid w:val="00E609A5"/>
    <w:rsid w:val="00E61215"/>
    <w:rsid w:val="00E6131D"/>
    <w:rsid w:val="00E616FC"/>
    <w:rsid w:val="00E61C14"/>
    <w:rsid w:val="00E61C78"/>
    <w:rsid w:val="00E61D1D"/>
    <w:rsid w:val="00E620E1"/>
    <w:rsid w:val="00E62110"/>
    <w:rsid w:val="00E625A0"/>
    <w:rsid w:val="00E62BD1"/>
    <w:rsid w:val="00E62CF1"/>
    <w:rsid w:val="00E63088"/>
    <w:rsid w:val="00E635CC"/>
    <w:rsid w:val="00E63893"/>
    <w:rsid w:val="00E63E05"/>
    <w:rsid w:val="00E63E22"/>
    <w:rsid w:val="00E63E46"/>
    <w:rsid w:val="00E641D2"/>
    <w:rsid w:val="00E642A0"/>
    <w:rsid w:val="00E6441F"/>
    <w:rsid w:val="00E6491B"/>
    <w:rsid w:val="00E64A77"/>
    <w:rsid w:val="00E64F86"/>
    <w:rsid w:val="00E650B4"/>
    <w:rsid w:val="00E654B4"/>
    <w:rsid w:val="00E65DD2"/>
    <w:rsid w:val="00E6609E"/>
    <w:rsid w:val="00E66129"/>
    <w:rsid w:val="00E663EF"/>
    <w:rsid w:val="00E66996"/>
    <w:rsid w:val="00E66B5F"/>
    <w:rsid w:val="00E66D57"/>
    <w:rsid w:val="00E671E1"/>
    <w:rsid w:val="00E672FD"/>
    <w:rsid w:val="00E67E8D"/>
    <w:rsid w:val="00E70043"/>
    <w:rsid w:val="00E701A1"/>
    <w:rsid w:val="00E702AA"/>
    <w:rsid w:val="00E7056B"/>
    <w:rsid w:val="00E70694"/>
    <w:rsid w:val="00E706E9"/>
    <w:rsid w:val="00E70907"/>
    <w:rsid w:val="00E70F1D"/>
    <w:rsid w:val="00E71058"/>
    <w:rsid w:val="00E711EA"/>
    <w:rsid w:val="00E7155B"/>
    <w:rsid w:val="00E7192A"/>
    <w:rsid w:val="00E71D61"/>
    <w:rsid w:val="00E720C9"/>
    <w:rsid w:val="00E723F0"/>
    <w:rsid w:val="00E725EC"/>
    <w:rsid w:val="00E72715"/>
    <w:rsid w:val="00E72E1B"/>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A9"/>
    <w:rsid w:val="00E811B1"/>
    <w:rsid w:val="00E8127C"/>
    <w:rsid w:val="00E8148F"/>
    <w:rsid w:val="00E81D44"/>
    <w:rsid w:val="00E8214C"/>
    <w:rsid w:val="00E832E9"/>
    <w:rsid w:val="00E83589"/>
    <w:rsid w:val="00E83EFC"/>
    <w:rsid w:val="00E840C5"/>
    <w:rsid w:val="00E84186"/>
    <w:rsid w:val="00E84350"/>
    <w:rsid w:val="00E84B20"/>
    <w:rsid w:val="00E84CEC"/>
    <w:rsid w:val="00E84F75"/>
    <w:rsid w:val="00E85388"/>
    <w:rsid w:val="00E85447"/>
    <w:rsid w:val="00E859B2"/>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89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D1"/>
    <w:rsid w:val="00EA320C"/>
    <w:rsid w:val="00EA3767"/>
    <w:rsid w:val="00EA3A05"/>
    <w:rsid w:val="00EA3A1D"/>
    <w:rsid w:val="00EA4765"/>
    <w:rsid w:val="00EA49B3"/>
    <w:rsid w:val="00EA4E03"/>
    <w:rsid w:val="00EA5218"/>
    <w:rsid w:val="00EA58BC"/>
    <w:rsid w:val="00EA5D63"/>
    <w:rsid w:val="00EA5F50"/>
    <w:rsid w:val="00EA63B7"/>
    <w:rsid w:val="00EA6595"/>
    <w:rsid w:val="00EA65E3"/>
    <w:rsid w:val="00EA6736"/>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D1A"/>
    <w:rsid w:val="00EB317E"/>
    <w:rsid w:val="00EB335C"/>
    <w:rsid w:val="00EB343D"/>
    <w:rsid w:val="00EB34AD"/>
    <w:rsid w:val="00EB3D7D"/>
    <w:rsid w:val="00EB4773"/>
    <w:rsid w:val="00EB4863"/>
    <w:rsid w:val="00EB4FB7"/>
    <w:rsid w:val="00EB525A"/>
    <w:rsid w:val="00EB57F9"/>
    <w:rsid w:val="00EB5823"/>
    <w:rsid w:val="00EB59B6"/>
    <w:rsid w:val="00EB5B8C"/>
    <w:rsid w:val="00EB5EA8"/>
    <w:rsid w:val="00EB64BB"/>
    <w:rsid w:val="00EB683A"/>
    <w:rsid w:val="00EB6B4E"/>
    <w:rsid w:val="00EB6CB1"/>
    <w:rsid w:val="00EB6F18"/>
    <w:rsid w:val="00EB6F28"/>
    <w:rsid w:val="00EB7001"/>
    <w:rsid w:val="00EB720A"/>
    <w:rsid w:val="00EB727E"/>
    <w:rsid w:val="00EB72E9"/>
    <w:rsid w:val="00EB734F"/>
    <w:rsid w:val="00EB73EE"/>
    <w:rsid w:val="00EB75DB"/>
    <w:rsid w:val="00EB7A08"/>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586"/>
    <w:rsid w:val="00ED05E3"/>
    <w:rsid w:val="00ED069A"/>
    <w:rsid w:val="00ED079E"/>
    <w:rsid w:val="00ED08D2"/>
    <w:rsid w:val="00ED09F9"/>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326"/>
    <w:rsid w:val="00ED5470"/>
    <w:rsid w:val="00ED5816"/>
    <w:rsid w:val="00ED58A1"/>
    <w:rsid w:val="00ED5AE5"/>
    <w:rsid w:val="00ED5D0F"/>
    <w:rsid w:val="00ED5F7D"/>
    <w:rsid w:val="00ED6D8B"/>
    <w:rsid w:val="00ED7000"/>
    <w:rsid w:val="00ED75B9"/>
    <w:rsid w:val="00EE0342"/>
    <w:rsid w:val="00EE04D6"/>
    <w:rsid w:val="00EE0B54"/>
    <w:rsid w:val="00EE0EA4"/>
    <w:rsid w:val="00EE1519"/>
    <w:rsid w:val="00EE15DF"/>
    <w:rsid w:val="00EE16AE"/>
    <w:rsid w:val="00EE16BB"/>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F00165"/>
    <w:rsid w:val="00F00180"/>
    <w:rsid w:val="00F00181"/>
    <w:rsid w:val="00F0025B"/>
    <w:rsid w:val="00F00509"/>
    <w:rsid w:val="00F00908"/>
    <w:rsid w:val="00F00A34"/>
    <w:rsid w:val="00F0139B"/>
    <w:rsid w:val="00F01582"/>
    <w:rsid w:val="00F01B94"/>
    <w:rsid w:val="00F01D80"/>
    <w:rsid w:val="00F0237E"/>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5006"/>
    <w:rsid w:val="00F05557"/>
    <w:rsid w:val="00F055AA"/>
    <w:rsid w:val="00F055D2"/>
    <w:rsid w:val="00F05688"/>
    <w:rsid w:val="00F056F8"/>
    <w:rsid w:val="00F05C5A"/>
    <w:rsid w:val="00F05E19"/>
    <w:rsid w:val="00F06123"/>
    <w:rsid w:val="00F066D5"/>
    <w:rsid w:val="00F069F9"/>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349"/>
    <w:rsid w:val="00F16887"/>
    <w:rsid w:val="00F172D5"/>
    <w:rsid w:val="00F17308"/>
    <w:rsid w:val="00F1765B"/>
    <w:rsid w:val="00F1776E"/>
    <w:rsid w:val="00F17AA1"/>
    <w:rsid w:val="00F17EED"/>
    <w:rsid w:val="00F17FF3"/>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A9B"/>
    <w:rsid w:val="00F30C60"/>
    <w:rsid w:val="00F30E68"/>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448"/>
    <w:rsid w:val="00F36506"/>
    <w:rsid w:val="00F36FA1"/>
    <w:rsid w:val="00F37185"/>
    <w:rsid w:val="00F37977"/>
    <w:rsid w:val="00F37995"/>
    <w:rsid w:val="00F37996"/>
    <w:rsid w:val="00F37B78"/>
    <w:rsid w:val="00F37D91"/>
    <w:rsid w:val="00F37FCA"/>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28E"/>
    <w:rsid w:val="00F5263D"/>
    <w:rsid w:val="00F52C98"/>
    <w:rsid w:val="00F5353C"/>
    <w:rsid w:val="00F535D6"/>
    <w:rsid w:val="00F53F11"/>
    <w:rsid w:val="00F542F9"/>
    <w:rsid w:val="00F543D3"/>
    <w:rsid w:val="00F544A1"/>
    <w:rsid w:val="00F54B08"/>
    <w:rsid w:val="00F54FD7"/>
    <w:rsid w:val="00F55095"/>
    <w:rsid w:val="00F552E2"/>
    <w:rsid w:val="00F55445"/>
    <w:rsid w:val="00F55857"/>
    <w:rsid w:val="00F55A55"/>
    <w:rsid w:val="00F55D2E"/>
    <w:rsid w:val="00F55D8A"/>
    <w:rsid w:val="00F560F1"/>
    <w:rsid w:val="00F56214"/>
    <w:rsid w:val="00F56B4E"/>
    <w:rsid w:val="00F56C30"/>
    <w:rsid w:val="00F56C40"/>
    <w:rsid w:val="00F56CA2"/>
    <w:rsid w:val="00F56D83"/>
    <w:rsid w:val="00F57778"/>
    <w:rsid w:val="00F6007D"/>
    <w:rsid w:val="00F608EE"/>
    <w:rsid w:val="00F60BD9"/>
    <w:rsid w:val="00F61085"/>
    <w:rsid w:val="00F6134E"/>
    <w:rsid w:val="00F61774"/>
    <w:rsid w:val="00F6178C"/>
    <w:rsid w:val="00F61B2F"/>
    <w:rsid w:val="00F62595"/>
    <w:rsid w:val="00F62E8D"/>
    <w:rsid w:val="00F63AA1"/>
    <w:rsid w:val="00F6423F"/>
    <w:rsid w:val="00F64818"/>
    <w:rsid w:val="00F648E4"/>
    <w:rsid w:val="00F64B69"/>
    <w:rsid w:val="00F6556D"/>
    <w:rsid w:val="00F65929"/>
    <w:rsid w:val="00F65E7F"/>
    <w:rsid w:val="00F66361"/>
    <w:rsid w:val="00F66552"/>
    <w:rsid w:val="00F6672A"/>
    <w:rsid w:val="00F66A0E"/>
    <w:rsid w:val="00F66D5F"/>
    <w:rsid w:val="00F66FED"/>
    <w:rsid w:val="00F6713E"/>
    <w:rsid w:val="00F672DA"/>
    <w:rsid w:val="00F67475"/>
    <w:rsid w:val="00F6748B"/>
    <w:rsid w:val="00F67B3B"/>
    <w:rsid w:val="00F67BB6"/>
    <w:rsid w:val="00F67FD9"/>
    <w:rsid w:val="00F700E4"/>
    <w:rsid w:val="00F70828"/>
    <w:rsid w:val="00F70A72"/>
    <w:rsid w:val="00F70AD2"/>
    <w:rsid w:val="00F70BF4"/>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EA"/>
    <w:rsid w:val="00F74043"/>
    <w:rsid w:val="00F741C4"/>
    <w:rsid w:val="00F7421D"/>
    <w:rsid w:val="00F743EA"/>
    <w:rsid w:val="00F74475"/>
    <w:rsid w:val="00F744D8"/>
    <w:rsid w:val="00F74541"/>
    <w:rsid w:val="00F74868"/>
    <w:rsid w:val="00F748C7"/>
    <w:rsid w:val="00F74F81"/>
    <w:rsid w:val="00F751E2"/>
    <w:rsid w:val="00F7522D"/>
    <w:rsid w:val="00F7568D"/>
    <w:rsid w:val="00F75A02"/>
    <w:rsid w:val="00F75EA1"/>
    <w:rsid w:val="00F760DA"/>
    <w:rsid w:val="00F7636D"/>
    <w:rsid w:val="00F764D3"/>
    <w:rsid w:val="00F766E2"/>
    <w:rsid w:val="00F76D4A"/>
    <w:rsid w:val="00F76DA4"/>
    <w:rsid w:val="00F7706A"/>
    <w:rsid w:val="00F7734B"/>
    <w:rsid w:val="00F7762D"/>
    <w:rsid w:val="00F776DC"/>
    <w:rsid w:val="00F77BBB"/>
    <w:rsid w:val="00F77C78"/>
    <w:rsid w:val="00F77F98"/>
    <w:rsid w:val="00F8009C"/>
    <w:rsid w:val="00F8058F"/>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62E7"/>
    <w:rsid w:val="00FA6368"/>
    <w:rsid w:val="00FA688B"/>
    <w:rsid w:val="00FA6983"/>
    <w:rsid w:val="00FA6B95"/>
    <w:rsid w:val="00FA6BF6"/>
    <w:rsid w:val="00FA7081"/>
    <w:rsid w:val="00FA70B4"/>
    <w:rsid w:val="00FA7196"/>
    <w:rsid w:val="00FA72EE"/>
    <w:rsid w:val="00FA73C2"/>
    <w:rsid w:val="00FA78F0"/>
    <w:rsid w:val="00FA7917"/>
    <w:rsid w:val="00FA7E40"/>
    <w:rsid w:val="00FB0002"/>
    <w:rsid w:val="00FB03A8"/>
    <w:rsid w:val="00FB0827"/>
    <w:rsid w:val="00FB0E27"/>
    <w:rsid w:val="00FB164F"/>
    <w:rsid w:val="00FB18CB"/>
    <w:rsid w:val="00FB1C26"/>
    <w:rsid w:val="00FB1EAD"/>
    <w:rsid w:val="00FB1EC8"/>
    <w:rsid w:val="00FB2299"/>
    <w:rsid w:val="00FB2367"/>
    <w:rsid w:val="00FB25FA"/>
    <w:rsid w:val="00FB26B9"/>
    <w:rsid w:val="00FB2A37"/>
    <w:rsid w:val="00FB2A88"/>
    <w:rsid w:val="00FB2EAD"/>
    <w:rsid w:val="00FB2F80"/>
    <w:rsid w:val="00FB3255"/>
    <w:rsid w:val="00FB32DF"/>
    <w:rsid w:val="00FB3434"/>
    <w:rsid w:val="00FB38A3"/>
    <w:rsid w:val="00FB3A25"/>
    <w:rsid w:val="00FB3E6D"/>
    <w:rsid w:val="00FB3F08"/>
    <w:rsid w:val="00FB3F8F"/>
    <w:rsid w:val="00FB4038"/>
    <w:rsid w:val="00FB416C"/>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7468"/>
    <w:rsid w:val="00FB7B0F"/>
    <w:rsid w:val="00FC0BA2"/>
    <w:rsid w:val="00FC0EDD"/>
    <w:rsid w:val="00FC1354"/>
    <w:rsid w:val="00FC1F03"/>
    <w:rsid w:val="00FC2022"/>
    <w:rsid w:val="00FC2041"/>
    <w:rsid w:val="00FC274B"/>
    <w:rsid w:val="00FC2FBD"/>
    <w:rsid w:val="00FC2FF7"/>
    <w:rsid w:val="00FC322F"/>
    <w:rsid w:val="00FC39F5"/>
    <w:rsid w:val="00FC3B34"/>
    <w:rsid w:val="00FC4177"/>
    <w:rsid w:val="00FC4246"/>
    <w:rsid w:val="00FC4D0D"/>
    <w:rsid w:val="00FC5501"/>
    <w:rsid w:val="00FC583A"/>
    <w:rsid w:val="00FC5AC8"/>
    <w:rsid w:val="00FC5D34"/>
    <w:rsid w:val="00FC5FEF"/>
    <w:rsid w:val="00FC62DC"/>
    <w:rsid w:val="00FC6545"/>
    <w:rsid w:val="00FC65D6"/>
    <w:rsid w:val="00FC6A91"/>
    <w:rsid w:val="00FC6C2F"/>
    <w:rsid w:val="00FC7224"/>
    <w:rsid w:val="00FC72F0"/>
    <w:rsid w:val="00FC7336"/>
    <w:rsid w:val="00FC756A"/>
    <w:rsid w:val="00FC790C"/>
    <w:rsid w:val="00FC7AAA"/>
    <w:rsid w:val="00FC7EDB"/>
    <w:rsid w:val="00FC7F04"/>
    <w:rsid w:val="00FD0009"/>
    <w:rsid w:val="00FD0228"/>
    <w:rsid w:val="00FD06E2"/>
    <w:rsid w:val="00FD07A7"/>
    <w:rsid w:val="00FD0D5E"/>
    <w:rsid w:val="00FD16C7"/>
    <w:rsid w:val="00FD1D00"/>
    <w:rsid w:val="00FD1F5A"/>
    <w:rsid w:val="00FD2369"/>
    <w:rsid w:val="00FD23E4"/>
    <w:rsid w:val="00FD2523"/>
    <w:rsid w:val="00FD2CCB"/>
    <w:rsid w:val="00FD2E72"/>
    <w:rsid w:val="00FD3281"/>
    <w:rsid w:val="00FD3420"/>
    <w:rsid w:val="00FD35E4"/>
    <w:rsid w:val="00FD36B8"/>
    <w:rsid w:val="00FD3938"/>
    <w:rsid w:val="00FD3C3A"/>
    <w:rsid w:val="00FD3E6A"/>
    <w:rsid w:val="00FD41BF"/>
    <w:rsid w:val="00FD4627"/>
    <w:rsid w:val="00FD47EA"/>
    <w:rsid w:val="00FD5296"/>
    <w:rsid w:val="00FD55BF"/>
    <w:rsid w:val="00FD5948"/>
    <w:rsid w:val="00FD596B"/>
    <w:rsid w:val="00FD5B1B"/>
    <w:rsid w:val="00FD5DAE"/>
    <w:rsid w:val="00FD5ED8"/>
    <w:rsid w:val="00FD5EF9"/>
    <w:rsid w:val="00FD63A1"/>
    <w:rsid w:val="00FD65DE"/>
    <w:rsid w:val="00FD67D0"/>
    <w:rsid w:val="00FD6D1A"/>
    <w:rsid w:val="00FD6F7B"/>
    <w:rsid w:val="00FD70A4"/>
    <w:rsid w:val="00FD71C5"/>
    <w:rsid w:val="00FD7264"/>
    <w:rsid w:val="00FD75E2"/>
    <w:rsid w:val="00FD792F"/>
    <w:rsid w:val="00FD7955"/>
    <w:rsid w:val="00FD7ABF"/>
    <w:rsid w:val="00FD7B60"/>
    <w:rsid w:val="00FE033B"/>
    <w:rsid w:val="00FE0613"/>
    <w:rsid w:val="00FE0825"/>
    <w:rsid w:val="00FE0D9B"/>
    <w:rsid w:val="00FE11E9"/>
    <w:rsid w:val="00FE1429"/>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9CD"/>
    <w:rsid w:val="00FF011E"/>
    <w:rsid w:val="00FF019A"/>
    <w:rsid w:val="00FF04AE"/>
    <w:rsid w:val="00FF06DF"/>
    <w:rsid w:val="00FF0960"/>
    <w:rsid w:val="00FF0B92"/>
    <w:rsid w:val="00FF0D22"/>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97862"/>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1320884986">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 w:id="26360895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1805154173">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31662593">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danilo.bzdok@rwth-aachen.de" TargetMode="External"/><Relationship Id="rId12" Type="http://schemas.openxmlformats.org/officeDocument/2006/relationships/image" Target="media/image1.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33" Type="http://schemas.microsoft.com/office/2016/09/relationships/commentsIds" Target="commentsIds.xml"/><Relationship Id="rId10" Type="http://schemas.openxmlformats.org/officeDocument/2006/relationships/endnotes" Target="end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926789-C703-1B4A-804A-AE3D51939401}">
  <ds:schemaRefs>
    <ds:schemaRef ds:uri="http://schemas.openxmlformats.org/officeDocument/2006/bibliography"/>
  </ds:schemaRefs>
</ds:datastoreItem>
</file>

<file path=customXml/itemProps2.xml><?xml version="1.0" encoding="utf-8"?>
<ds:datastoreItem xmlns:ds="http://schemas.openxmlformats.org/officeDocument/2006/customXml" ds:itemID="{A2EEC52E-F949-7246-8EB6-90B33EAFD196}">
  <ds:schemaRefs>
    <ds:schemaRef ds:uri="http://schemas.openxmlformats.org/officeDocument/2006/bibliography"/>
  </ds:schemaRefs>
</ds:datastoreItem>
</file>

<file path=customXml/itemProps3.xml><?xml version="1.0" encoding="utf-8"?>
<ds:datastoreItem xmlns:ds="http://schemas.openxmlformats.org/officeDocument/2006/customXml" ds:itemID="{25118143-0B42-5A48-BE4C-A4A6A98B450E}">
  <ds:schemaRefs>
    <ds:schemaRef ds:uri="http://schemas.openxmlformats.org/officeDocument/2006/bibliography"/>
  </ds:schemaRefs>
</ds:datastoreItem>
</file>

<file path=customXml/itemProps4.xml><?xml version="1.0" encoding="utf-8"?>
<ds:datastoreItem xmlns:ds="http://schemas.openxmlformats.org/officeDocument/2006/customXml" ds:itemID="{F6689EC4-A2DE-AE43-A33C-6A219B28B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5484</Words>
  <Characters>34553</Characters>
  <Application>Microsoft Macintosh Word</Application>
  <DocSecurity>0</DocSecurity>
  <Lines>287</Lines>
  <Paragraphs>79</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399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76</cp:revision>
  <cp:lastPrinted>2018-02-15T09:05:00Z</cp:lastPrinted>
  <dcterms:created xsi:type="dcterms:W3CDTF">2018-03-02T14:01:00Z</dcterms:created>
  <dcterms:modified xsi:type="dcterms:W3CDTF">2018-04-03T12:04:00Z</dcterms:modified>
</cp:coreProperties>
</file>